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Unibertsitatea,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NoComercial – CompartirIgual (by-nc-sa):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bookmarkStart w:id="1" w:name="_Toc169808182"/>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ste Trabajo de Fin de Máster se centra en el diseño y creación de un cuadro de mando interactivo para una empresa mayorista de vinos y licores, con el objetivo de optimizar la gestión de compras, ventas y stock mediante el uso de Power BI. El proyecto abarca desde la limpieza y procesamiento de datos, utilizando Python y herramientas como Pandas y NumPy,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2" w:name="_Toc168055075"/>
      <w:bookmarkStart w:id="3" w:name="_Toc169808183"/>
      <w:r w:rsidRPr="00966006">
        <w:rPr>
          <w:rFonts w:eastAsia="Times New Roman" w:cs="Arial"/>
          <w:b/>
          <w:bCs/>
          <w:kern w:val="32"/>
          <w:sz w:val="24"/>
          <w:szCs w:val="24"/>
          <w:lang w:eastAsia="es-ES"/>
        </w:rPr>
        <w:lastRenderedPageBreak/>
        <w:t>LABURPENA</w:t>
      </w:r>
      <w:bookmarkEnd w:id="2"/>
      <w:bookmarkEnd w:id="3"/>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Power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r w:rsidRPr="00C821F9">
        <w:rPr>
          <w:lang w:val="eu-ES"/>
        </w:rPr>
        <w:t>Python</w:t>
      </w:r>
      <w:r w:rsidR="00BF63EB">
        <w:rPr>
          <w:lang w:val="eu-ES"/>
        </w:rPr>
        <w:t>,</w:t>
      </w:r>
      <w:r w:rsidRPr="00C821F9">
        <w:rPr>
          <w:lang w:val="eu-ES"/>
        </w:rPr>
        <w:t xml:space="preserve"> Pandas eta NumPy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Power BI.</w:t>
      </w:r>
      <w:r w:rsidRPr="00C821F9">
        <w:rPr>
          <w:lang w:val="eu-ES"/>
        </w:rPr>
        <w:br/>
      </w:r>
      <w:r w:rsidRPr="00C821F9">
        <w:rPr>
          <w:lang w:val="eu-ES"/>
        </w:rPr>
        <w:br/>
        <w:t>Python-en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69CA54A0"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4" w:name="_Toc168055076"/>
      <w:bookmarkStart w:id="5" w:name="_Toc169808184"/>
      <w:r w:rsidRPr="000C596E">
        <w:rPr>
          <w:rFonts w:eastAsia="Times New Roman" w:cs="Arial"/>
          <w:b/>
          <w:bCs/>
          <w:kern w:val="32"/>
          <w:sz w:val="24"/>
          <w:szCs w:val="24"/>
          <w:lang w:val="en-US" w:eastAsia="es-ES"/>
        </w:rPr>
        <w:lastRenderedPageBreak/>
        <w:t>ABSTRACT</w:t>
      </w:r>
      <w:bookmarkEnd w:id="4"/>
      <w:bookmarkEnd w:id="5"/>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3210BF76" w14:textId="4C93E7DE" w:rsidR="007C5C87" w:rsidRDefault="00527A62">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966006">
        <w:rPr>
          <w:rFonts w:cs="Arial"/>
          <w:color w:val="585757"/>
          <w:sz w:val="22"/>
          <w:u w:val="single"/>
        </w:rPr>
        <w:fldChar w:fldCharType="begin"/>
      </w:r>
      <w:r w:rsidRPr="00216D11">
        <w:rPr>
          <w:rFonts w:cs="Arial"/>
          <w:color w:val="585757"/>
          <w:sz w:val="22"/>
          <w:u w:val="single"/>
        </w:rPr>
        <w:instrText xml:space="preserve"> TOC \o \u </w:instrText>
      </w:r>
      <w:r w:rsidRPr="00966006">
        <w:rPr>
          <w:rFonts w:cs="Arial"/>
          <w:color w:val="585757"/>
          <w:sz w:val="22"/>
          <w:u w:val="single"/>
        </w:rPr>
        <w:fldChar w:fldCharType="separate"/>
      </w:r>
      <w:r w:rsidR="007C5C87" w:rsidRPr="004753C1">
        <w:rPr>
          <w:rFonts w:eastAsia="Times New Roman" w:cs="Arial"/>
          <w:noProof/>
          <w:kern w:val="32"/>
          <w:lang w:eastAsia="es-ES"/>
        </w:rPr>
        <w:t>RESUMEN</w:t>
      </w:r>
      <w:r w:rsidR="007C5C87">
        <w:rPr>
          <w:noProof/>
        </w:rPr>
        <w:tab/>
      </w:r>
      <w:r w:rsidR="007C5C87">
        <w:rPr>
          <w:noProof/>
        </w:rPr>
        <w:fldChar w:fldCharType="begin"/>
      </w:r>
      <w:r w:rsidR="007C5C87">
        <w:rPr>
          <w:noProof/>
        </w:rPr>
        <w:instrText xml:space="preserve"> PAGEREF _Toc169808182 \h </w:instrText>
      </w:r>
      <w:r w:rsidR="007C5C87">
        <w:rPr>
          <w:noProof/>
        </w:rPr>
      </w:r>
      <w:r w:rsidR="007C5C87">
        <w:rPr>
          <w:noProof/>
        </w:rPr>
        <w:fldChar w:fldCharType="separate"/>
      </w:r>
      <w:r w:rsidR="007C5C87">
        <w:rPr>
          <w:noProof/>
        </w:rPr>
        <w:t>3</w:t>
      </w:r>
      <w:r w:rsidR="007C5C87">
        <w:rPr>
          <w:noProof/>
        </w:rPr>
        <w:fldChar w:fldCharType="end"/>
      </w:r>
    </w:p>
    <w:p w14:paraId="478DD3CE" w14:textId="2948C33F" w:rsidR="007C5C87" w:rsidRDefault="007C5C87">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4753C1">
        <w:rPr>
          <w:rFonts w:eastAsia="Times New Roman" w:cs="Arial"/>
          <w:noProof/>
          <w:kern w:val="32"/>
          <w:lang w:eastAsia="es-ES"/>
        </w:rPr>
        <w:t>LABURPENA</w:t>
      </w:r>
      <w:r>
        <w:rPr>
          <w:noProof/>
        </w:rPr>
        <w:tab/>
      </w:r>
      <w:r>
        <w:rPr>
          <w:noProof/>
        </w:rPr>
        <w:fldChar w:fldCharType="begin"/>
      </w:r>
      <w:r>
        <w:rPr>
          <w:noProof/>
        </w:rPr>
        <w:instrText xml:space="preserve"> PAGEREF _Toc169808183 \h </w:instrText>
      </w:r>
      <w:r>
        <w:rPr>
          <w:noProof/>
        </w:rPr>
      </w:r>
      <w:r>
        <w:rPr>
          <w:noProof/>
        </w:rPr>
        <w:fldChar w:fldCharType="separate"/>
      </w:r>
      <w:r>
        <w:rPr>
          <w:noProof/>
        </w:rPr>
        <w:t>4</w:t>
      </w:r>
      <w:r>
        <w:rPr>
          <w:noProof/>
        </w:rPr>
        <w:fldChar w:fldCharType="end"/>
      </w:r>
    </w:p>
    <w:p w14:paraId="270359AF" w14:textId="32A33009" w:rsidR="007C5C87" w:rsidRDefault="007C5C87">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7C5C87">
        <w:rPr>
          <w:rFonts w:eastAsia="Times New Roman" w:cs="Arial"/>
          <w:noProof/>
          <w:kern w:val="32"/>
          <w:lang w:eastAsia="es-ES"/>
        </w:rPr>
        <w:t>ABSTRACT</w:t>
      </w:r>
      <w:r>
        <w:rPr>
          <w:noProof/>
        </w:rPr>
        <w:tab/>
      </w:r>
      <w:r>
        <w:rPr>
          <w:noProof/>
        </w:rPr>
        <w:fldChar w:fldCharType="begin"/>
      </w:r>
      <w:r>
        <w:rPr>
          <w:noProof/>
        </w:rPr>
        <w:instrText xml:space="preserve"> PAGEREF _Toc169808184 \h </w:instrText>
      </w:r>
      <w:r>
        <w:rPr>
          <w:noProof/>
        </w:rPr>
      </w:r>
      <w:r>
        <w:rPr>
          <w:noProof/>
        </w:rPr>
        <w:fldChar w:fldCharType="separate"/>
      </w:r>
      <w:r>
        <w:rPr>
          <w:noProof/>
        </w:rPr>
        <w:t>5</w:t>
      </w:r>
      <w:r>
        <w:rPr>
          <w:noProof/>
        </w:rPr>
        <w:fldChar w:fldCharType="end"/>
      </w:r>
    </w:p>
    <w:p w14:paraId="46944BDE" w14:textId="73782370"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808185 \h </w:instrText>
      </w:r>
      <w:r>
        <w:rPr>
          <w:noProof/>
        </w:rPr>
      </w:r>
      <w:r>
        <w:rPr>
          <w:noProof/>
        </w:rPr>
        <w:fldChar w:fldCharType="separate"/>
      </w:r>
      <w:r>
        <w:rPr>
          <w:noProof/>
        </w:rPr>
        <w:t>11</w:t>
      </w:r>
      <w:r>
        <w:rPr>
          <w:noProof/>
        </w:rPr>
        <w:fldChar w:fldCharType="end"/>
      </w:r>
    </w:p>
    <w:p w14:paraId="422F4D74" w14:textId="6FC68597"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808186 \h </w:instrText>
      </w:r>
      <w:r>
        <w:rPr>
          <w:noProof/>
        </w:rPr>
      </w:r>
      <w:r>
        <w:rPr>
          <w:noProof/>
        </w:rPr>
        <w:fldChar w:fldCharType="separate"/>
      </w:r>
      <w:r>
        <w:rPr>
          <w:noProof/>
        </w:rPr>
        <w:t>11</w:t>
      </w:r>
      <w:r>
        <w:rPr>
          <w:noProof/>
        </w:rPr>
        <w:fldChar w:fldCharType="end"/>
      </w:r>
    </w:p>
    <w:p w14:paraId="2BBB31C2" w14:textId="1E97CEB5"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808187 \h </w:instrText>
      </w:r>
      <w:r>
        <w:rPr>
          <w:noProof/>
        </w:rPr>
      </w:r>
      <w:r>
        <w:rPr>
          <w:noProof/>
        </w:rPr>
        <w:fldChar w:fldCharType="separate"/>
      </w:r>
      <w:r>
        <w:rPr>
          <w:noProof/>
        </w:rPr>
        <w:t>11</w:t>
      </w:r>
      <w:r>
        <w:rPr>
          <w:noProof/>
        </w:rPr>
        <w:fldChar w:fldCharType="end"/>
      </w:r>
    </w:p>
    <w:p w14:paraId="4770B86B" w14:textId="0356F42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808188 \h </w:instrText>
      </w:r>
      <w:r>
        <w:rPr>
          <w:noProof/>
        </w:rPr>
      </w:r>
      <w:r>
        <w:rPr>
          <w:noProof/>
        </w:rPr>
        <w:fldChar w:fldCharType="separate"/>
      </w:r>
      <w:r>
        <w:rPr>
          <w:noProof/>
        </w:rPr>
        <w:t>16</w:t>
      </w:r>
      <w:r>
        <w:rPr>
          <w:noProof/>
        </w:rPr>
        <w:fldChar w:fldCharType="end"/>
      </w:r>
    </w:p>
    <w:p w14:paraId="4A5FABA6" w14:textId="1509EDC4"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808189 \h </w:instrText>
      </w:r>
      <w:r>
        <w:rPr>
          <w:noProof/>
        </w:rPr>
      </w:r>
      <w:r>
        <w:rPr>
          <w:noProof/>
        </w:rPr>
        <w:fldChar w:fldCharType="separate"/>
      </w:r>
      <w:r>
        <w:rPr>
          <w:noProof/>
        </w:rPr>
        <w:t>17</w:t>
      </w:r>
      <w:r>
        <w:rPr>
          <w:noProof/>
        </w:rPr>
        <w:fldChar w:fldCharType="end"/>
      </w:r>
    </w:p>
    <w:p w14:paraId="5348E3C8" w14:textId="1C3CA6E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 del proyecto</w:t>
      </w:r>
      <w:r>
        <w:rPr>
          <w:noProof/>
        </w:rPr>
        <w:tab/>
      </w:r>
      <w:r>
        <w:rPr>
          <w:noProof/>
        </w:rPr>
        <w:fldChar w:fldCharType="begin"/>
      </w:r>
      <w:r>
        <w:rPr>
          <w:noProof/>
        </w:rPr>
        <w:instrText xml:space="preserve"> PAGEREF _Toc169808190 \h </w:instrText>
      </w:r>
      <w:r>
        <w:rPr>
          <w:noProof/>
        </w:rPr>
      </w:r>
      <w:r>
        <w:rPr>
          <w:noProof/>
        </w:rPr>
        <w:fldChar w:fldCharType="separate"/>
      </w:r>
      <w:r>
        <w:rPr>
          <w:noProof/>
        </w:rPr>
        <w:t>18</w:t>
      </w:r>
      <w:r>
        <w:rPr>
          <w:noProof/>
        </w:rPr>
        <w:fldChar w:fldCharType="end"/>
      </w:r>
    </w:p>
    <w:p w14:paraId="2E575FC0" w14:textId="1F1BA0E2"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808191 \h </w:instrText>
      </w:r>
      <w:r>
        <w:rPr>
          <w:noProof/>
        </w:rPr>
      </w:r>
      <w:r>
        <w:rPr>
          <w:noProof/>
        </w:rPr>
        <w:fldChar w:fldCharType="separate"/>
      </w:r>
      <w:r>
        <w:rPr>
          <w:noProof/>
        </w:rPr>
        <w:t>19</w:t>
      </w:r>
      <w:r>
        <w:rPr>
          <w:noProof/>
        </w:rPr>
        <w:fldChar w:fldCharType="end"/>
      </w:r>
    </w:p>
    <w:p w14:paraId="69011866" w14:textId="3BB3F13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808192 \h </w:instrText>
      </w:r>
      <w:r>
        <w:rPr>
          <w:noProof/>
        </w:rPr>
      </w:r>
      <w:r>
        <w:rPr>
          <w:noProof/>
        </w:rPr>
        <w:fldChar w:fldCharType="separate"/>
      </w:r>
      <w:r>
        <w:rPr>
          <w:noProof/>
        </w:rPr>
        <w:t>19</w:t>
      </w:r>
      <w:r>
        <w:rPr>
          <w:noProof/>
        </w:rPr>
        <w:fldChar w:fldCharType="end"/>
      </w:r>
    </w:p>
    <w:p w14:paraId="6A11DE1D" w14:textId="6082C676"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808193 \h </w:instrText>
      </w:r>
      <w:r>
        <w:rPr>
          <w:noProof/>
        </w:rPr>
      </w:r>
      <w:r>
        <w:rPr>
          <w:noProof/>
        </w:rPr>
        <w:fldChar w:fldCharType="separate"/>
      </w:r>
      <w:r>
        <w:rPr>
          <w:noProof/>
        </w:rPr>
        <w:t>19</w:t>
      </w:r>
      <w:r>
        <w:rPr>
          <w:noProof/>
        </w:rPr>
        <w:fldChar w:fldCharType="end"/>
      </w:r>
    </w:p>
    <w:p w14:paraId="4A82EF4D" w14:textId="0016643A"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808194 \h </w:instrText>
      </w:r>
      <w:r>
        <w:rPr>
          <w:noProof/>
        </w:rPr>
      </w:r>
      <w:r>
        <w:rPr>
          <w:noProof/>
        </w:rPr>
        <w:fldChar w:fldCharType="separate"/>
      </w:r>
      <w:r>
        <w:rPr>
          <w:noProof/>
        </w:rPr>
        <w:t>20</w:t>
      </w:r>
      <w:r>
        <w:rPr>
          <w:noProof/>
        </w:rPr>
        <w:fldChar w:fldCharType="end"/>
      </w:r>
    </w:p>
    <w:p w14:paraId="1C2344FA" w14:textId="5948AA8B"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808195 \h </w:instrText>
      </w:r>
      <w:r>
        <w:rPr>
          <w:noProof/>
        </w:rPr>
      </w:r>
      <w:r>
        <w:rPr>
          <w:noProof/>
        </w:rPr>
        <w:fldChar w:fldCharType="separate"/>
      </w:r>
      <w:r>
        <w:rPr>
          <w:noProof/>
        </w:rPr>
        <w:t>21</w:t>
      </w:r>
      <w:r>
        <w:rPr>
          <w:noProof/>
        </w:rPr>
        <w:fldChar w:fldCharType="end"/>
      </w:r>
    </w:p>
    <w:p w14:paraId="1019E2CC" w14:textId="2F1B6022"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4753C1">
        <w:rPr>
          <w:i/>
          <w:iCs/>
          <w:noProof/>
        </w:rPr>
        <w:t>Missings</w:t>
      </w:r>
      <w:r>
        <w:rPr>
          <w:noProof/>
        </w:rPr>
        <w:tab/>
      </w:r>
      <w:r>
        <w:rPr>
          <w:noProof/>
        </w:rPr>
        <w:fldChar w:fldCharType="begin"/>
      </w:r>
      <w:r>
        <w:rPr>
          <w:noProof/>
        </w:rPr>
        <w:instrText xml:space="preserve"> PAGEREF _Toc169808196 \h </w:instrText>
      </w:r>
      <w:r>
        <w:rPr>
          <w:noProof/>
        </w:rPr>
      </w:r>
      <w:r>
        <w:rPr>
          <w:noProof/>
        </w:rPr>
        <w:fldChar w:fldCharType="separate"/>
      </w:r>
      <w:r>
        <w:rPr>
          <w:noProof/>
        </w:rPr>
        <w:t>21</w:t>
      </w:r>
      <w:r>
        <w:rPr>
          <w:noProof/>
        </w:rPr>
        <w:fldChar w:fldCharType="end"/>
      </w:r>
    </w:p>
    <w:p w14:paraId="4C1E5385" w14:textId="27D24DFA"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808197 \h </w:instrText>
      </w:r>
      <w:r>
        <w:rPr>
          <w:noProof/>
        </w:rPr>
      </w:r>
      <w:r>
        <w:rPr>
          <w:noProof/>
        </w:rPr>
        <w:fldChar w:fldCharType="separate"/>
      </w:r>
      <w:r>
        <w:rPr>
          <w:noProof/>
        </w:rPr>
        <w:t>22</w:t>
      </w:r>
      <w:r>
        <w:rPr>
          <w:noProof/>
        </w:rPr>
        <w:fldChar w:fldCharType="end"/>
      </w:r>
    </w:p>
    <w:p w14:paraId="427703FC" w14:textId="1F106685"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808198 \h </w:instrText>
      </w:r>
      <w:r>
        <w:rPr>
          <w:noProof/>
        </w:rPr>
      </w:r>
      <w:r>
        <w:rPr>
          <w:noProof/>
        </w:rPr>
        <w:fldChar w:fldCharType="separate"/>
      </w:r>
      <w:r>
        <w:rPr>
          <w:noProof/>
        </w:rPr>
        <w:t>22</w:t>
      </w:r>
      <w:r>
        <w:rPr>
          <w:noProof/>
        </w:rPr>
        <w:fldChar w:fldCharType="end"/>
      </w:r>
    </w:p>
    <w:p w14:paraId="6AE0BF40" w14:textId="32FE781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808199 \h </w:instrText>
      </w:r>
      <w:r>
        <w:rPr>
          <w:noProof/>
        </w:rPr>
      </w:r>
      <w:r>
        <w:rPr>
          <w:noProof/>
        </w:rPr>
        <w:fldChar w:fldCharType="separate"/>
      </w:r>
      <w:r>
        <w:rPr>
          <w:noProof/>
        </w:rPr>
        <w:t>23</w:t>
      </w:r>
      <w:r>
        <w:rPr>
          <w:noProof/>
        </w:rPr>
        <w:fldChar w:fldCharType="end"/>
      </w:r>
    </w:p>
    <w:p w14:paraId="4B15D8E2" w14:textId="03CC61ED"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808200 \h </w:instrText>
      </w:r>
      <w:r>
        <w:rPr>
          <w:noProof/>
        </w:rPr>
      </w:r>
      <w:r>
        <w:rPr>
          <w:noProof/>
        </w:rPr>
        <w:fldChar w:fldCharType="separate"/>
      </w:r>
      <w:r>
        <w:rPr>
          <w:noProof/>
        </w:rPr>
        <w:t>24</w:t>
      </w:r>
      <w:r>
        <w:rPr>
          <w:noProof/>
        </w:rPr>
        <w:fldChar w:fldCharType="end"/>
      </w:r>
    </w:p>
    <w:p w14:paraId="202E3FD4" w14:textId="476FEDEE"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808201 \h </w:instrText>
      </w:r>
      <w:r>
        <w:rPr>
          <w:noProof/>
        </w:rPr>
      </w:r>
      <w:r>
        <w:rPr>
          <w:noProof/>
        </w:rPr>
        <w:fldChar w:fldCharType="separate"/>
      </w:r>
      <w:r>
        <w:rPr>
          <w:noProof/>
        </w:rPr>
        <w:t>25</w:t>
      </w:r>
      <w:r>
        <w:rPr>
          <w:noProof/>
        </w:rPr>
        <w:fldChar w:fldCharType="end"/>
      </w:r>
    </w:p>
    <w:p w14:paraId="295366CF" w14:textId="05F02F7D"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808202 \h </w:instrText>
      </w:r>
      <w:r>
        <w:rPr>
          <w:noProof/>
        </w:rPr>
      </w:r>
      <w:r>
        <w:rPr>
          <w:noProof/>
        </w:rPr>
        <w:fldChar w:fldCharType="separate"/>
      </w:r>
      <w:r>
        <w:rPr>
          <w:noProof/>
        </w:rPr>
        <w:t>28</w:t>
      </w:r>
      <w:r>
        <w:rPr>
          <w:noProof/>
        </w:rPr>
        <w:fldChar w:fldCharType="end"/>
      </w:r>
    </w:p>
    <w:p w14:paraId="7F9BCEEA" w14:textId="701532D8"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4753C1">
        <w:rPr>
          <w:noProof/>
          <w:shd w:val="clear" w:color="auto" w:fill="FFFFFF"/>
        </w:rPr>
        <w:t>Medidas</w:t>
      </w:r>
      <w:r>
        <w:rPr>
          <w:noProof/>
        </w:rPr>
        <w:tab/>
      </w:r>
      <w:r>
        <w:rPr>
          <w:noProof/>
        </w:rPr>
        <w:fldChar w:fldCharType="begin"/>
      </w:r>
      <w:r>
        <w:rPr>
          <w:noProof/>
        </w:rPr>
        <w:instrText xml:space="preserve"> PAGEREF _Toc169808203 \h </w:instrText>
      </w:r>
      <w:r>
        <w:rPr>
          <w:noProof/>
        </w:rPr>
      </w:r>
      <w:r>
        <w:rPr>
          <w:noProof/>
        </w:rPr>
        <w:fldChar w:fldCharType="separate"/>
      </w:r>
      <w:r>
        <w:rPr>
          <w:noProof/>
        </w:rPr>
        <w:t>28</w:t>
      </w:r>
      <w:r>
        <w:rPr>
          <w:noProof/>
        </w:rPr>
        <w:fldChar w:fldCharType="end"/>
      </w:r>
    </w:p>
    <w:p w14:paraId="175DDE4C" w14:textId="708B6D7A"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4753C1">
        <w:rPr>
          <w:noProof/>
          <w:shd w:val="clear" w:color="auto" w:fill="FFFFFF"/>
        </w:rPr>
        <w:t>Tablas calculadas</w:t>
      </w:r>
      <w:r>
        <w:rPr>
          <w:noProof/>
        </w:rPr>
        <w:tab/>
      </w:r>
      <w:r>
        <w:rPr>
          <w:noProof/>
        </w:rPr>
        <w:fldChar w:fldCharType="begin"/>
      </w:r>
      <w:r>
        <w:rPr>
          <w:noProof/>
        </w:rPr>
        <w:instrText xml:space="preserve"> PAGEREF _Toc169808204 \h </w:instrText>
      </w:r>
      <w:r>
        <w:rPr>
          <w:noProof/>
        </w:rPr>
      </w:r>
      <w:r>
        <w:rPr>
          <w:noProof/>
        </w:rPr>
        <w:fldChar w:fldCharType="separate"/>
      </w:r>
      <w:r>
        <w:rPr>
          <w:noProof/>
        </w:rPr>
        <w:t>29</w:t>
      </w:r>
      <w:r>
        <w:rPr>
          <w:noProof/>
        </w:rPr>
        <w:fldChar w:fldCharType="end"/>
      </w:r>
    </w:p>
    <w:p w14:paraId="0725C3AF" w14:textId="4205CBBD"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808205 \h </w:instrText>
      </w:r>
      <w:r>
        <w:rPr>
          <w:noProof/>
        </w:rPr>
      </w:r>
      <w:r>
        <w:rPr>
          <w:noProof/>
        </w:rPr>
        <w:fldChar w:fldCharType="separate"/>
      </w:r>
      <w:r>
        <w:rPr>
          <w:noProof/>
        </w:rPr>
        <w:t>29</w:t>
      </w:r>
      <w:r>
        <w:rPr>
          <w:noProof/>
        </w:rPr>
        <w:fldChar w:fldCharType="end"/>
      </w:r>
    </w:p>
    <w:p w14:paraId="4ED0BB48" w14:textId="17DB29F6"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3.1.</w:t>
      </w:r>
      <w:r>
        <w:rPr>
          <w:rFonts w:eastAsiaTheme="minorEastAsia" w:cstheme="minorBidi"/>
          <w:i w:val="0"/>
          <w:iCs w:val="0"/>
          <w:noProof/>
          <w:kern w:val="2"/>
          <w:sz w:val="24"/>
          <w:szCs w:val="24"/>
          <w:lang w:eastAsia="es-ES"/>
          <w14:ligatures w14:val="standardContextual"/>
        </w:rPr>
        <w:tab/>
      </w:r>
      <w:r w:rsidRPr="004753C1">
        <w:rPr>
          <w:noProof/>
          <w:shd w:val="clear" w:color="auto" w:fill="FFFFFF"/>
        </w:rPr>
        <w:t>Estructura del informe</w:t>
      </w:r>
      <w:r>
        <w:rPr>
          <w:noProof/>
        </w:rPr>
        <w:tab/>
      </w:r>
      <w:r>
        <w:rPr>
          <w:noProof/>
        </w:rPr>
        <w:fldChar w:fldCharType="begin"/>
      </w:r>
      <w:r>
        <w:rPr>
          <w:noProof/>
        </w:rPr>
        <w:instrText xml:space="preserve"> PAGEREF _Toc169808206 \h </w:instrText>
      </w:r>
      <w:r>
        <w:rPr>
          <w:noProof/>
        </w:rPr>
      </w:r>
      <w:r>
        <w:rPr>
          <w:noProof/>
        </w:rPr>
        <w:fldChar w:fldCharType="separate"/>
      </w:r>
      <w:r>
        <w:rPr>
          <w:noProof/>
        </w:rPr>
        <w:t>29</w:t>
      </w:r>
      <w:r>
        <w:rPr>
          <w:noProof/>
        </w:rPr>
        <w:fldChar w:fldCharType="end"/>
      </w:r>
    </w:p>
    <w:p w14:paraId="38ADA787" w14:textId="6F2FD265"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3.2.</w:t>
      </w:r>
      <w:r>
        <w:rPr>
          <w:rFonts w:eastAsiaTheme="minorEastAsia" w:cstheme="minorBidi"/>
          <w:i w:val="0"/>
          <w:iCs w:val="0"/>
          <w:noProof/>
          <w:kern w:val="2"/>
          <w:sz w:val="24"/>
          <w:szCs w:val="24"/>
          <w:lang w:eastAsia="es-ES"/>
          <w14:ligatures w14:val="standardContextual"/>
        </w:rPr>
        <w:tab/>
      </w:r>
      <w:r w:rsidRPr="004753C1">
        <w:rPr>
          <w:noProof/>
          <w:shd w:val="clear" w:color="auto" w:fill="FFFFFF"/>
        </w:rPr>
        <w:t>Especificación del diseño del informe analítico</w:t>
      </w:r>
      <w:r>
        <w:rPr>
          <w:noProof/>
        </w:rPr>
        <w:tab/>
      </w:r>
      <w:r>
        <w:rPr>
          <w:noProof/>
        </w:rPr>
        <w:fldChar w:fldCharType="begin"/>
      </w:r>
      <w:r>
        <w:rPr>
          <w:noProof/>
        </w:rPr>
        <w:instrText xml:space="preserve"> PAGEREF _Toc169808207 \h </w:instrText>
      </w:r>
      <w:r>
        <w:rPr>
          <w:noProof/>
        </w:rPr>
      </w:r>
      <w:r>
        <w:rPr>
          <w:noProof/>
        </w:rPr>
        <w:fldChar w:fldCharType="separate"/>
      </w:r>
      <w:r>
        <w:rPr>
          <w:noProof/>
        </w:rPr>
        <w:t>30</w:t>
      </w:r>
      <w:r>
        <w:rPr>
          <w:noProof/>
        </w:rPr>
        <w:fldChar w:fldCharType="end"/>
      </w:r>
    </w:p>
    <w:p w14:paraId="7900AEDF" w14:textId="1A70B31B"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Pr>
          <w:noProof/>
        </w:rPr>
        <w:t>Espacio, márgenes y equilibrio</w:t>
      </w:r>
      <w:r>
        <w:rPr>
          <w:noProof/>
        </w:rPr>
        <w:tab/>
      </w:r>
      <w:r>
        <w:rPr>
          <w:noProof/>
        </w:rPr>
        <w:fldChar w:fldCharType="begin"/>
      </w:r>
      <w:r>
        <w:rPr>
          <w:noProof/>
        </w:rPr>
        <w:instrText xml:space="preserve"> PAGEREF _Toc169808208 \h </w:instrText>
      </w:r>
      <w:r>
        <w:rPr>
          <w:noProof/>
        </w:rPr>
      </w:r>
      <w:r>
        <w:rPr>
          <w:noProof/>
        </w:rPr>
        <w:fldChar w:fldCharType="separate"/>
      </w:r>
      <w:r>
        <w:rPr>
          <w:noProof/>
        </w:rPr>
        <w:t>30</w:t>
      </w:r>
      <w:r>
        <w:rPr>
          <w:noProof/>
        </w:rPr>
        <w:fldChar w:fldCharType="end"/>
      </w:r>
    </w:p>
    <w:p w14:paraId="2A419022" w14:textId="42125FFB"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808209 \h </w:instrText>
      </w:r>
      <w:r>
        <w:rPr>
          <w:noProof/>
        </w:rPr>
      </w:r>
      <w:r>
        <w:rPr>
          <w:noProof/>
        </w:rPr>
        <w:fldChar w:fldCharType="separate"/>
      </w:r>
      <w:r>
        <w:rPr>
          <w:noProof/>
        </w:rPr>
        <w:t>30</w:t>
      </w:r>
      <w:r>
        <w:rPr>
          <w:noProof/>
        </w:rPr>
        <w:fldChar w:fldCharType="end"/>
      </w:r>
    </w:p>
    <w:p w14:paraId="30432A37" w14:textId="362B4054"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808210 \h </w:instrText>
      </w:r>
      <w:r>
        <w:rPr>
          <w:noProof/>
        </w:rPr>
      </w:r>
      <w:r>
        <w:rPr>
          <w:noProof/>
        </w:rPr>
        <w:fldChar w:fldCharType="separate"/>
      </w:r>
      <w:r>
        <w:rPr>
          <w:noProof/>
        </w:rPr>
        <w:t>31</w:t>
      </w:r>
      <w:r>
        <w:rPr>
          <w:noProof/>
        </w:rPr>
        <w:fldChar w:fldCharType="end"/>
      </w:r>
    </w:p>
    <w:p w14:paraId="1BB74CDC" w14:textId="6F757804"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808211 \h </w:instrText>
      </w:r>
      <w:r>
        <w:rPr>
          <w:noProof/>
        </w:rPr>
      </w:r>
      <w:r>
        <w:rPr>
          <w:noProof/>
        </w:rPr>
        <w:fldChar w:fldCharType="separate"/>
      </w:r>
      <w:r>
        <w:rPr>
          <w:noProof/>
        </w:rPr>
        <w:t>31</w:t>
      </w:r>
      <w:r>
        <w:rPr>
          <w:noProof/>
        </w:rPr>
        <w:fldChar w:fldCharType="end"/>
      </w:r>
    </w:p>
    <w:p w14:paraId="620C5555" w14:textId="49C00FE7"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5.</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808212 \h </w:instrText>
      </w:r>
      <w:r>
        <w:rPr>
          <w:noProof/>
        </w:rPr>
      </w:r>
      <w:r>
        <w:rPr>
          <w:noProof/>
        </w:rPr>
        <w:fldChar w:fldCharType="separate"/>
      </w:r>
      <w:r>
        <w:rPr>
          <w:noProof/>
        </w:rPr>
        <w:t>31</w:t>
      </w:r>
      <w:r>
        <w:rPr>
          <w:noProof/>
        </w:rPr>
        <w:fldChar w:fldCharType="end"/>
      </w:r>
    </w:p>
    <w:p w14:paraId="0E328DAD" w14:textId="36F85369"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sidRPr="004753C1">
        <w:rPr>
          <w:noProof/>
          <w:shd w:val="clear" w:color="auto" w:fill="FFFFFF"/>
        </w:rPr>
        <w:t>Formato y configuración de visualizaciones</w:t>
      </w:r>
      <w:r>
        <w:rPr>
          <w:noProof/>
        </w:rPr>
        <w:tab/>
      </w:r>
      <w:r>
        <w:rPr>
          <w:noProof/>
        </w:rPr>
        <w:fldChar w:fldCharType="begin"/>
      </w:r>
      <w:r>
        <w:rPr>
          <w:noProof/>
        </w:rPr>
        <w:instrText xml:space="preserve"> PAGEREF _Toc169808213 \h </w:instrText>
      </w:r>
      <w:r>
        <w:rPr>
          <w:noProof/>
        </w:rPr>
      </w:r>
      <w:r>
        <w:rPr>
          <w:noProof/>
        </w:rPr>
        <w:fldChar w:fldCharType="separate"/>
      </w:r>
      <w:r>
        <w:rPr>
          <w:noProof/>
        </w:rPr>
        <w:t>32</w:t>
      </w:r>
      <w:r>
        <w:rPr>
          <w:noProof/>
        </w:rPr>
        <w:fldChar w:fldCharType="end"/>
      </w:r>
    </w:p>
    <w:p w14:paraId="4471D9A0" w14:textId="531FC8D8"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808214 \h </w:instrText>
      </w:r>
      <w:r>
        <w:rPr>
          <w:noProof/>
        </w:rPr>
      </w:r>
      <w:r>
        <w:rPr>
          <w:noProof/>
        </w:rPr>
        <w:fldChar w:fldCharType="separate"/>
      </w:r>
      <w:r>
        <w:rPr>
          <w:noProof/>
        </w:rPr>
        <w:t>33</w:t>
      </w:r>
      <w:r>
        <w:rPr>
          <w:noProof/>
        </w:rPr>
        <w:fldChar w:fldCharType="end"/>
      </w:r>
    </w:p>
    <w:p w14:paraId="5EB6964E" w14:textId="4931B6EB"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808215 \h </w:instrText>
      </w:r>
      <w:r>
        <w:rPr>
          <w:noProof/>
        </w:rPr>
      </w:r>
      <w:r>
        <w:rPr>
          <w:noProof/>
        </w:rPr>
        <w:fldChar w:fldCharType="separate"/>
      </w:r>
      <w:r>
        <w:rPr>
          <w:noProof/>
        </w:rPr>
        <w:t>34</w:t>
      </w:r>
      <w:r>
        <w:rPr>
          <w:noProof/>
        </w:rPr>
        <w:fldChar w:fldCharType="end"/>
      </w:r>
    </w:p>
    <w:p w14:paraId="1DB11D9B" w14:textId="7477FC4C"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808216 \h </w:instrText>
      </w:r>
      <w:r>
        <w:rPr>
          <w:noProof/>
        </w:rPr>
      </w:r>
      <w:r>
        <w:rPr>
          <w:noProof/>
        </w:rPr>
        <w:fldChar w:fldCharType="separate"/>
      </w:r>
      <w:r>
        <w:rPr>
          <w:noProof/>
        </w:rPr>
        <w:t>39</w:t>
      </w:r>
      <w:r>
        <w:rPr>
          <w:noProof/>
        </w:rPr>
        <w:fldChar w:fldCharType="end"/>
      </w:r>
    </w:p>
    <w:p w14:paraId="2EC99309" w14:textId="3A035208"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lastRenderedPageBreak/>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808217 \h </w:instrText>
      </w:r>
      <w:r>
        <w:rPr>
          <w:noProof/>
        </w:rPr>
      </w:r>
      <w:r>
        <w:rPr>
          <w:noProof/>
        </w:rPr>
        <w:fldChar w:fldCharType="separate"/>
      </w:r>
      <w:r>
        <w:rPr>
          <w:noProof/>
        </w:rPr>
        <w:t>41</w:t>
      </w:r>
      <w:r>
        <w:rPr>
          <w:noProof/>
        </w:rPr>
        <w:fldChar w:fldCharType="end"/>
      </w:r>
    </w:p>
    <w:p w14:paraId="061A7DF0" w14:textId="443DF65D"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808218 \h </w:instrText>
      </w:r>
      <w:r>
        <w:rPr>
          <w:noProof/>
        </w:rPr>
      </w:r>
      <w:r>
        <w:rPr>
          <w:noProof/>
        </w:rPr>
        <w:fldChar w:fldCharType="separate"/>
      </w:r>
      <w:r>
        <w:rPr>
          <w:noProof/>
        </w:rPr>
        <w:t>41</w:t>
      </w:r>
      <w:r>
        <w:rPr>
          <w:noProof/>
        </w:rPr>
        <w:fldChar w:fldCharType="end"/>
      </w:r>
    </w:p>
    <w:p w14:paraId="415E2678" w14:textId="1835311B"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808219 \h </w:instrText>
      </w:r>
      <w:r>
        <w:rPr>
          <w:noProof/>
        </w:rPr>
      </w:r>
      <w:r>
        <w:rPr>
          <w:noProof/>
        </w:rPr>
        <w:fldChar w:fldCharType="separate"/>
      </w:r>
      <w:r>
        <w:rPr>
          <w:noProof/>
        </w:rPr>
        <w:t>42</w:t>
      </w:r>
      <w:r>
        <w:rPr>
          <w:noProof/>
        </w:rPr>
        <w:fldChar w:fldCharType="end"/>
      </w:r>
    </w:p>
    <w:p w14:paraId="53F6B1F8" w14:textId="13971032"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808220 \h </w:instrText>
      </w:r>
      <w:r>
        <w:rPr>
          <w:noProof/>
        </w:rPr>
      </w:r>
      <w:r>
        <w:rPr>
          <w:noProof/>
        </w:rPr>
        <w:fldChar w:fldCharType="separate"/>
      </w:r>
      <w:r>
        <w:rPr>
          <w:noProof/>
        </w:rPr>
        <w:t>42</w:t>
      </w:r>
      <w:r>
        <w:rPr>
          <w:noProof/>
        </w:rPr>
        <w:fldChar w:fldCharType="end"/>
      </w:r>
    </w:p>
    <w:p w14:paraId="3A1651E8" w14:textId="68872A99"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808221 \h </w:instrText>
      </w:r>
      <w:r>
        <w:rPr>
          <w:noProof/>
        </w:rPr>
      </w:r>
      <w:r>
        <w:rPr>
          <w:noProof/>
        </w:rPr>
        <w:fldChar w:fldCharType="separate"/>
      </w:r>
      <w:r>
        <w:rPr>
          <w:noProof/>
        </w:rPr>
        <w:t>47</w:t>
      </w:r>
      <w:r>
        <w:rPr>
          <w:noProof/>
        </w:rPr>
        <w:fldChar w:fldCharType="end"/>
      </w:r>
    </w:p>
    <w:p w14:paraId="055110D2" w14:textId="45A40965"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Pr>
          <w:noProof/>
        </w:rPr>
        <w:instrText xml:space="preserve"> PAGEREF _Toc169808222 \h </w:instrText>
      </w:r>
      <w:r>
        <w:rPr>
          <w:noProof/>
        </w:rPr>
      </w:r>
      <w:r>
        <w:rPr>
          <w:noProof/>
        </w:rPr>
        <w:fldChar w:fldCharType="separate"/>
      </w:r>
      <w:r>
        <w:rPr>
          <w:noProof/>
        </w:rPr>
        <w:t>48</w:t>
      </w:r>
      <w:r>
        <w:rPr>
          <w:noProof/>
        </w:rPr>
        <w:fldChar w:fldCharType="end"/>
      </w:r>
    </w:p>
    <w:p w14:paraId="5BF08209" w14:textId="11FEEC1C" w:rsidR="001059FC" w:rsidRPr="00966006" w:rsidRDefault="00527A62" w:rsidP="00E85596">
      <w:pPr>
        <w:autoSpaceDE w:val="0"/>
        <w:autoSpaceDN w:val="0"/>
        <w:adjustRightInd w:val="0"/>
        <w:rPr>
          <w:rFonts w:cs="Arial"/>
          <w:color w:val="585757"/>
        </w:rPr>
      </w:pPr>
      <w:r w:rsidRPr="00966006">
        <w:rPr>
          <w:rFonts w:asciiTheme="minorHAnsi" w:hAnsiTheme="minorHAnsi" w:cs="Arial"/>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45884326" w14:textId="361CFFB2" w:rsidR="007C5C87"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7C5C87" w:rsidRPr="002A2DA4">
        <w:rPr>
          <w:noProof/>
          <w:color w:val="404040" w:themeColor="text1" w:themeTint="BF"/>
        </w:rPr>
        <w:t>Figura 1: Planificación Gantt del proyecto</w:t>
      </w:r>
      <w:r w:rsidR="007C5C87">
        <w:rPr>
          <w:noProof/>
        </w:rPr>
        <w:tab/>
      </w:r>
      <w:r w:rsidR="007C5C87">
        <w:rPr>
          <w:noProof/>
        </w:rPr>
        <w:fldChar w:fldCharType="begin"/>
      </w:r>
      <w:r w:rsidR="007C5C87">
        <w:rPr>
          <w:noProof/>
        </w:rPr>
        <w:instrText xml:space="preserve"> PAGEREF _Toc169808165 \h </w:instrText>
      </w:r>
      <w:r w:rsidR="007C5C87">
        <w:rPr>
          <w:noProof/>
        </w:rPr>
      </w:r>
      <w:r w:rsidR="007C5C87">
        <w:rPr>
          <w:noProof/>
        </w:rPr>
        <w:fldChar w:fldCharType="separate"/>
      </w:r>
      <w:r w:rsidR="007C5C87">
        <w:rPr>
          <w:noProof/>
        </w:rPr>
        <w:t>18</w:t>
      </w:r>
      <w:r w:rsidR="007C5C87">
        <w:rPr>
          <w:noProof/>
        </w:rPr>
        <w:fldChar w:fldCharType="end"/>
      </w:r>
    </w:p>
    <w:p w14:paraId="1784D60F" w14:textId="37998A09"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2: Modelo estrella</w:t>
      </w:r>
      <w:r>
        <w:rPr>
          <w:noProof/>
        </w:rPr>
        <w:tab/>
      </w:r>
      <w:r>
        <w:rPr>
          <w:noProof/>
        </w:rPr>
        <w:fldChar w:fldCharType="begin"/>
      </w:r>
      <w:r>
        <w:rPr>
          <w:noProof/>
        </w:rPr>
        <w:instrText xml:space="preserve"> PAGEREF _Toc169808166 \h </w:instrText>
      </w:r>
      <w:r>
        <w:rPr>
          <w:noProof/>
        </w:rPr>
      </w:r>
      <w:r>
        <w:rPr>
          <w:noProof/>
        </w:rPr>
        <w:fldChar w:fldCharType="separate"/>
      </w:r>
      <w:r>
        <w:rPr>
          <w:noProof/>
        </w:rPr>
        <w:t>24</w:t>
      </w:r>
      <w:r>
        <w:rPr>
          <w:noProof/>
        </w:rPr>
        <w:fldChar w:fldCharType="end"/>
      </w:r>
    </w:p>
    <w:p w14:paraId="5E14BB57" w14:textId="4C122A15"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3:Descripción del uso de Power BI para crear análisis controlados por datos</w:t>
      </w:r>
      <w:r>
        <w:rPr>
          <w:noProof/>
        </w:rPr>
        <w:tab/>
      </w:r>
      <w:r>
        <w:rPr>
          <w:noProof/>
        </w:rPr>
        <w:fldChar w:fldCharType="begin"/>
      </w:r>
      <w:r>
        <w:rPr>
          <w:noProof/>
        </w:rPr>
        <w:instrText xml:space="preserve"> PAGEREF _Toc169808167 \h </w:instrText>
      </w:r>
      <w:r>
        <w:rPr>
          <w:noProof/>
        </w:rPr>
      </w:r>
      <w:r>
        <w:rPr>
          <w:noProof/>
        </w:rPr>
        <w:fldChar w:fldCharType="separate"/>
      </w:r>
      <w:r>
        <w:rPr>
          <w:noProof/>
        </w:rPr>
        <w:t>27</w:t>
      </w:r>
      <w:r>
        <w:rPr>
          <w:noProof/>
        </w:rPr>
        <w:fldChar w:fldCharType="end"/>
      </w:r>
    </w:p>
    <w:p w14:paraId="5C63D3CB" w14:textId="32853E37"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4: Diseño del modelo</w:t>
      </w:r>
      <w:r>
        <w:rPr>
          <w:noProof/>
        </w:rPr>
        <w:tab/>
      </w:r>
      <w:r>
        <w:rPr>
          <w:noProof/>
        </w:rPr>
        <w:fldChar w:fldCharType="begin"/>
      </w:r>
      <w:r>
        <w:rPr>
          <w:noProof/>
        </w:rPr>
        <w:instrText xml:space="preserve"> PAGEREF _Toc169808168 \h </w:instrText>
      </w:r>
      <w:r>
        <w:rPr>
          <w:noProof/>
        </w:rPr>
      </w:r>
      <w:r>
        <w:rPr>
          <w:noProof/>
        </w:rPr>
        <w:fldChar w:fldCharType="separate"/>
      </w:r>
      <w:r>
        <w:rPr>
          <w:noProof/>
        </w:rPr>
        <w:t>28</w:t>
      </w:r>
      <w:r>
        <w:rPr>
          <w:noProof/>
        </w:rPr>
        <w:fldChar w:fldCharType="end"/>
      </w:r>
    </w:p>
    <w:p w14:paraId="7CC0EEC1" w14:textId="54C255C3"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5:Serie temporal de ventas y compras</w:t>
      </w:r>
      <w:r>
        <w:rPr>
          <w:noProof/>
        </w:rPr>
        <w:tab/>
      </w:r>
      <w:r>
        <w:rPr>
          <w:noProof/>
        </w:rPr>
        <w:fldChar w:fldCharType="begin"/>
      </w:r>
      <w:r>
        <w:rPr>
          <w:noProof/>
        </w:rPr>
        <w:instrText xml:space="preserve"> PAGEREF _Toc169808169 \h </w:instrText>
      </w:r>
      <w:r>
        <w:rPr>
          <w:noProof/>
        </w:rPr>
      </w:r>
      <w:r>
        <w:rPr>
          <w:noProof/>
        </w:rPr>
        <w:fldChar w:fldCharType="separate"/>
      </w:r>
      <w:r>
        <w:rPr>
          <w:noProof/>
        </w:rPr>
        <w:t>34</w:t>
      </w:r>
      <w:r>
        <w:rPr>
          <w:noProof/>
        </w:rPr>
        <w:fldChar w:fldCharType="end"/>
      </w:r>
    </w:p>
    <w:p w14:paraId="1094646B" w14:textId="7CD5BA86"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6: Ventas diarias</w:t>
      </w:r>
      <w:r>
        <w:rPr>
          <w:noProof/>
        </w:rPr>
        <w:tab/>
      </w:r>
      <w:r>
        <w:rPr>
          <w:noProof/>
        </w:rPr>
        <w:fldChar w:fldCharType="begin"/>
      </w:r>
      <w:r>
        <w:rPr>
          <w:noProof/>
        </w:rPr>
        <w:instrText xml:space="preserve"> PAGEREF _Toc169808170 \h </w:instrText>
      </w:r>
      <w:r>
        <w:rPr>
          <w:noProof/>
        </w:rPr>
      </w:r>
      <w:r>
        <w:rPr>
          <w:noProof/>
        </w:rPr>
        <w:fldChar w:fldCharType="separate"/>
      </w:r>
      <w:r>
        <w:rPr>
          <w:noProof/>
        </w:rPr>
        <w:t>37</w:t>
      </w:r>
      <w:r>
        <w:rPr>
          <w:noProof/>
        </w:rPr>
        <w:fldChar w:fldCharType="end"/>
      </w:r>
    </w:p>
    <w:p w14:paraId="27DD0B8E" w14:textId="68AD3D2C"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7: Ventas diarias con y sin estacionalidad</w:t>
      </w:r>
      <w:r>
        <w:rPr>
          <w:noProof/>
        </w:rPr>
        <w:tab/>
      </w:r>
      <w:r>
        <w:rPr>
          <w:noProof/>
        </w:rPr>
        <w:fldChar w:fldCharType="begin"/>
      </w:r>
      <w:r>
        <w:rPr>
          <w:noProof/>
        </w:rPr>
        <w:instrText xml:space="preserve"> PAGEREF _Toc169808171 \h </w:instrText>
      </w:r>
      <w:r>
        <w:rPr>
          <w:noProof/>
        </w:rPr>
      </w:r>
      <w:r>
        <w:rPr>
          <w:noProof/>
        </w:rPr>
        <w:fldChar w:fldCharType="separate"/>
      </w:r>
      <w:r>
        <w:rPr>
          <w:noProof/>
        </w:rPr>
        <w:t>38</w:t>
      </w:r>
      <w:r>
        <w:rPr>
          <w:noProof/>
        </w:rPr>
        <w:fldChar w:fldCharType="end"/>
      </w:r>
    </w:p>
    <w:p w14:paraId="66110047" w14:textId="0EE665DC"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i/>
          <w:iCs/>
          <w:noProof/>
          <w:color w:val="404040" w:themeColor="text1" w:themeTint="BF"/>
        </w:rPr>
        <w:t>Figura 8: Predicción de ventas sin estacionalidad</w:t>
      </w:r>
      <w:r>
        <w:rPr>
          <w:noProof/>
        </w:rPr>
        <w:tab/>
      </w:r>
      <w:r>
        <w:rPr>
          <w:noProof/>
        </w:rPr>
        <w:fldChar w:fldCharType="begin"/>
      </w:r>
      <w:r>
        <w:rPr>
          <w:noProof/>
        </w:rPr>
        <w:instrText xml:space="preserve"> PAGEREF _Toc169808172 \h </w:instrText>
      </w:r>
      <w:r>
        <w:rPr>
          <w:noProof/>
        </w:rPr>
      </w:r>
      <w:r>
        <w:rPr>
          <w:noProof/>
        </w:rPr>
        <w:fldChar w:fldCharType="separate"/>
      </w:r>
      <w:r>
        <w:rPr>
          <w:noProof/>
        </w:rPr>
        <w:t>38</w:t>
      </w:r>
      <w:r>
        <w:rPr>
          <w:noProof/>
        </w:rPr>
        <w:fldChar w:fldCharType="end"/>
      </w:r>
    </w:p>
    <w:p w14:paraId="35449EC0" w14:textId="74E43F5E"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9: Control de versiones mediante la integración de Github en Visual Studio Code</w:t>
      </w:r>
      <w:r>
        <w:rPr>
          <w:noProof/>
        </w:rPr>
        <w:tab/>
      </w:r>
      <w:r>
        <w:rPr>
          <w:noProof/>
        </w:rPr>
        <w:fldChar w:fldCharType="begin"/>
      </w:r>
      <w:r>
        <w:rPr>
          <w:noProof/>
        </w:rPr>
        <w:instrText xml:space="preserve"> PAGEREF _Toc169808173 \h </w:instrText>
      </w:r>
      <w:r>
        <w:rPr>
          <w:noProof/>
        </w:rPr>
      </w:r>
      <w:r>
        <w:rPr>
          <w:noProof/>
        </w:rPr>
        <w:fldChar w:fldCharType="separate"/>
      </w:r>
      <w:r>
        <w:rPr>
          <w:noProof/>
        </w:rPr>
        <w:t>40</w:t>
      </w:r>
      <w:r>
        <w:rPr>
          <w:noProof/>
        </w:rPr>
        <w:fldChar w:fldCharType="end"/>
      </w:r>
    </w:p>
    <w:p w14:paraId="248B085D" w14:textId="0FC3DB56"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0: Navegación entre páginas</w:t>
      </w:r>
      <w:r>
        <w:rPr>
          <w:noProof/>
        </w:rPr>
        <w:tab/>
      </w:r>
      <w:r>
        <w:rPr>
          <w:noProof/>
        </w:rPr>
        <w:fldChar w:fldCharType="begin"/>
      </w:r>
      <w:r>
        <w:rPr>
          <w:noProof/>
        </w:rPr>
        <w:instrText xml:space="preserve"> PAGEREF _Toc169808174 \h </w:instrText>
      </w:r>
      <w:r>
        <w:rPr>
          <w:noProof/>
        </w:rPr>
      </w:r>
      <w:r>
        <w:rPr>
          <w:noProof/>
        </w:rPr>
        <w:fldChar w:fldCharType="separate"/>
      </w:r>
      <w:r>
        <w:rPr>
          <w:noProof/>
        </w:rPr>
        <w:t>41</w:t>
      </w:r>
      <w:r>
        <w:rPr>
          <w:noProof/>
        </w:rPr>
        <w:fldChar w:fldCharType="end"/>
      </w:r>
    </w:p>
    <w:p w14:paraId="04CC9EBF" w14:textId="4F541615"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1: Dimensiones de filtro</w:t>
      </w:r>
      <w:r>
        <w:rPr>
          <w:noProof/>
        </w:rPr>
        <w:tab/>
      </w:r>
      <w:r>
        <w:rPr>
          <w:noProof/>
        </w:rPr>
        <w:fldChar w:fldCharType="begin"/>
      </w:r>
      <w:r>
        <w:rPr>
          <w:noProof/>
        </w:rPr>
        <w:instrText xml:space="preserve"> PAGEREF _Toc169808175 \h </w:instrText>
      </w:r>
      <w:r>
        <w:rPr>
          <w:noProof/>
        </w:rPr>
      </w:r>
      <w:r>
        <w:rPr>
          <w:noProof/>
        </w:rPr>
        <w:fldChar w:fldCharType="separate"/>
      </w:r>
      <w:r>
        <w:rPr>
          <w:noProof/>
        </w:rPr>
        <w:t>42</w:t>
      </w:r>
      <w:r>
        <w:rPr>
          <w:noProof/>
        </w:rPr>
        <w:fldChar w:fldCharType="end"/>
      </w:r>
    </w:p>
    <w:p w14:paraId="38F2B963" w14:textId="1591A5BA"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2: Página de inicio</w:t>
      </w:r>
      <w:r>
        <w:rPr>
          <w:noProof/>
        </w:rPr>
        <w:tab/>
      </w:r>
      <w:r>
        <w:rPr>
          <w:noProof/>
        </w:rPr>
        <w:fldChar w:fldCharType="begin"/>
      </w:r>
      <w:r>
        <w:rPr>
          <w:noProof/>
        </w:rPr>
        <w:instrText xml:space="preserve"> PAGEREF _Toc169808176 \h </w:instrText>
      </w:r>
      <w:r>
        <w:rPr>
          <w:noProof/>
        </w:rPr>
      </w:r>
      <w:r>
        <w:rPr>
          <w:noProof/>
        </w:rPr>
        <w:fldChar w:fldCharType="separate"/>
      </w:r>
      <w:r>
        <w:rPr>
          <w:noProof/>
        </w:rPr>
        <w:t>42</w:t>
      </w:r>
      <w:r>
        <w:rPr>
          <w:noProof/>
        </w:rPr>
        <w:fldChar w:fldCharType="end"/>
      </w:r>
    </w:p>
    <w:p w14:paraId="52BEE70D" w14:textId="4889A561"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3: Página resumen</w:t>
      </w:r>
      <w:r>
        <w:rPr>
          <w:noProof/>
        </w:rPr>
        <w:tab/>
      </w:r>
      <w:r>
        <w:rPr>
          <w:noProof/>
        </w:rPr>
        <w:fldChar w:fldCharType="begin"/>
      </w:r>
      <w:r>
        <w:rPr>
          <w:noProof/>
        </w:rPr>
        <w:instrText xml:space="preserve"> PAGEREF _Toc169808177 \h </w:instrText>
      </w:r>
      <w:r>
        <w:rPr>
          <w:noProof/>
        </w:rPr>
      </w:r>
      <w:r>
        <w:rPr>
          <w:noProof/>
        </w:rPr>
        <w:fldChar w:fldCharType="separate"/>
      </w:r>
      <w:r>
        <w:rPr>
          <w:noProof/>
        </w:rPr>
        <w:t>43</w:t>
      </w:r>
      <w:r>
        <w:rPr>
          <w:noProof/>
        </w:rPr>
        <w:fldChar w:fldCharType="end"/>
      </w:r>
    </w:p>
    <w:p w14:paraId="00B2C0A2" w14:textId="63753AED"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4: Página ventas</w:t>
      </w:r>
      <w:r>
        <w:rPr>
          <w:noProof/>
        </w:rPr>
        <w:tab/>
      </w:r>
      <w:r>
        <w:rPr>
          <w:noProof/>
        </w:rPr>
        <w:fldChar w:fldCharType="begin"/>
      </w:r>
      <w:r>
        <w:rPr>
          <w:noProof/>
        </w:rPr>
        <w:instrText xml:space="preserve"> PAGEREF _Toc169808178 \h </w:instrText>
      </w:r>
      <w:r>
        <w:rPr>
          <w:noProof/>
        </w:rPr>
      </w:r>
      <w:r>
        <w:rPr>
          <w:noProof/>
        </w:rPr>
        <w:fldChar w:fldCharType="separate"/>
      </w:r>
      <w:r>
        <w:rPr>
          <w:noProof/>
        </w:rPr>
        <w:t>44</w:t>
      </w:r>
      <w:r>
        <w:rPr>
          <w:noProof/>
        </w:rPr>
        <w:fldChar w:fldCharType="end"/>
      </w:r>
    </w:p>
    <w:p w14:paraId="6494B156" w14:textId="21AA3AFF"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5: Subpágina de proveedor dentro del apartado de compras</w:t>
      </w:r>
      <w:r>
        <w:rPr>
          <w:noProof/>
        </w:rPr>
        <w:tab/>
      </w:r>
      <w:r>
        <w:rPr>
          <w:noProof/>
        </w:rPr>
        <w:fldChar w:fldCharType="begin"/>
      </w:r>
      <w:r>
        <w:rPr>
          <w:noProof/>
        </w:rPr>
        <w:instrText xml:space="preserve"> PAGEREF _Toc169808179 \h </w:instrText>
      </w:r>
      <w:r>
        <w:rPr>
          <w:noProof/>
        </w:rPr>
      </w:r>
      <w:r>
        <w:rPr>
          <w:noProof/>
        </w:rPr>
        <w:fldChar w:fldCharType="separate"/>
      </w:r>
      <w:r>
        <w:rPr>
          <w:noProof/>
        </w:rPr>
        <w:t>45</w:t>
      </w:r>
      <w:r>
        <w:rPr>
          <w:noProof/>
        </w:rPr>
        <w:fldChar w:fldCharType="end"/>
      </w:r>
    </w:p>
    <w:p w14:paraId="376409B5" w14:textId="47D840F9"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6: Página stock</w:t>
      </w:r>
      <w:r>
        <w:rPr>
          <w:noProof/>
        </w:rPr>
        <w:tab/>
      </w:r>
      <w:r>
        <w:rPr>
          <w:noProof/>
        </w:rPr>
        <w:fldChar w:fldCharType="begin"/>
      </w:r>
      <w:r>
        <w:rPr>
          <w:noProof/>
        </w:rPr>
        <w:instrText xml:space="preserve"> PAGEREF _Toc169808180 \h </w:instrText>
      </w:r>
      <w:r>
        <w:rPr>
          <w:noProof/>
        </w:rPr>
      </w:r>
      <w:r>
        <w:rPr>
          <w:noProof/>
        </w:rPr>
        <w:fldChar w:fldCharType="separate"/>
      </w:r>
      <w:r>
        <w:rPr>
          <w:noProof/>
        </w:rPr>
        <w:t>45</w:t>
      </w:r>
      <w:r>
        <w:rPr>
          <w:noProof/>
        </w:rPr>
        <w:fldChar w:fldCharType="end"/>
      </w:r>
    </w:p>
    <w:p w14:paraId="13D5456A" w14:textId="635204F3"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7: Páginas tiendas</w:t>
      </w:r>
      <w:r>
        <w:rPr>
          <w:noProof/>
        </w:rPr>
        <w:tab/>
      </w:r>
      <w:r>
        <w:rPr>
          <w:noProof/>
        </w:rPr>
        <w:fldChar w:fldCharType="begin"/>
      </w:r>
      <w:r>
        <w:rPr>
          <w:noProof/>
        </w:rPr>
        <w:instrText xml:space="preserve"> PAGEREF _Toc169808181 \h </w:instrText>
      </w:r>
      <w:r>
        <w:rPr>
          <w:noProof/>
        </w:rPr>
      </w:r>
      <w:r>
        <w:rPr>
          <w:noProof/>
        </w:rPr>
        <w:fldChar w:fldCharType="separate"/>
      </w:r>
      <w:r>
        <w:rPr>
          <w:noProof/>
        </w:rPr>
        <w:t>46</w:t>
      </w:r>
      <w:r>
        <w:rPr>
          <w:noProof/>
        </w:rPr>
        <w:fldChar w:fldCharType="end"/>
      </w:r>
    </w:p>
    <w:p w14:paraId="2474E772" w14:textId="77D4B31E"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4655BD36" w14:textId="09433387" w:rsidR="007C5C87"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69808223" w:history="1">
        <w:r w:rsidR="007C5C87" w:rsidRPr="009B5D28">
          <w:rPr>
            <w:rStyle w:val="Hipervnculo"/>
            <w:noProof/>
          </w:rPr>
          <w:t>Tabla 1: Análisis exploratorio de los datos</w:t>
        </w:r>
        <w:r w:rsidR="007C5C87">
          <w:rPr>
            <w:noProof/>
            <w:webHidden/>
          </w:rPr>
          <w:tab/>
        </w:r>
        <w:r w:rsidR="007C5C87">
          <w:rPr>
            <w:noProof/>
            <w:webHidden/>
          </w:rPr>
          <w:fldChar w:fldCharType="begin"/>
        </w:r>
        <w:r w:rsidR="007C5C87">
          <w:rPr>
            <w:noProof/>
            <w:webHidden/>
          </w:rPr>
          <w:instrText xml:space="preserve"> PAGEREF _Toc169808223 \h </w:instrText>
        </w:r>
        <w:r w:rsidR="007C5C87">
          <w:rPr>
            <w:noProof/>
            <w:webHidden/>
          </w:rPr>
        </w:r>
        <w:r w:rsidR="007C5C87">
          <w:rPr>
            <w:noProof/>
            <w:webHidden/>
          </w:rPr>
          <w:fldChar w:fldCharType="separate"/>
        </w:r>
        <w:r w:rsidR="007C5C87">
          <w:rPr>
            <w:noProof/>
            <w:webHidden/>
          </w:rPr>
          <w:t>20</w:t>
        </w:r>
        <w:r w:rsidR="007C5C87">
          <w:rPr>
            <w:noProof/>
            <w:webHidden/>
          </w:rPr>
          <w:fldChar w:fldCharType="end"/>
        </w:r>
      </w:hyperlink>
    </w:p>
    <w:p w14:paraId="2C67BFF9" w14:textId="6248A3F8" w:rsidR="00BD5975"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654548FF" w14:textId="23CFDAE8" w:rsidR="00BD5975" w:rsidRDefault="00BD5975">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7856A45A" w14:textId="2FFF03E6"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DE </w:t>
      </w:r>
      <w:r w:rsidR="00BF371A">
        <w:rPr>
          <w:rFonts w:eastAsia="Times New Roman" w:cs="Arial"/>
          <w:b/>
          <w:sz w:val="28"/>
          <w:szCs w:val="28"/>
          <w:lang w:eastAsia="es-ES"/>
        </w:rPr>
        <w:t>ANEXOS</w:t>
      </w:r>
    </w:p>
    <w:p w14:paraId="6D93BC51" w14:textId="3F693CEE" w:rsidR="007C5C87" w:rsidRDefault="00D1195D">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Anexo" </w:instrText>
      </w:r>
      <w:r>
        <w:rPr>
          <w:rFonts w:eastAsia="Times New Roman" w:cs="Arial"/>
          <w:b/>
          <w:sz w:val="28"/>
          <w:szCs w:val="28"/>
          <w:lang w:eastAsia="es-ES"/>
        </w:rPr>
        <w:fldChar w:fldCharType="separate"/>
      </w:r>
      <w:hyperlink w:anchor="_Toc169808224" w:history="1">
        <w:r w:rsidR="007C5C87" w:rsidRPr="00EA36FD">
          <w:rPr>
            <w:rStyle w:val="Hipervnculo"/>
            <w:noProof/>
          </w:rPr>
          <w:t>Anexo A: Descripción de las tablas del modelo</w:t>
        </w:r>
        <w:r w:rsidR="007C5C87">
          <w:rPr>
            <w:noProof/>
            <w:webHidden/>
          </w:rPr>
          <w:tab/>
        </w:r>
        <w:r w:rsidR="007C5C87">
          <w:rPr>
            <w:noProof/>
            <w:webHidden/>
          </w:rPr>
          <w:fldChar w:fldCharType="begin"/>
        </w:r>
        <w:r w:rsidR="007C5C87">
          <w:rPr>
            <w:noProof/>
            <w:webHidden/>
          </w:rPr>
          <w:instrText xml:space="preserve"> PAGEREF _Toc169808224 \h </w:instrText>
        </w:r>
        <w:r w:rsidR="007C5C87">
          <w:rPr>
            <w:noProof/>
            <w:webHidden/>
          </w:rPr>
        </w:r>
        <w:r w:rsidR="007C5C87">
          <w:rPr>
            <w:noProof/>
            <w:webHidden/>
          </w:rPr>
          <w:fldChar w:fldCharType="separate"/>
        </w:r>
        <w:r w:rsidR="007C5C87">
          <w:rPr>
            <w:noProof/>
            <w:webHidden/>
          </w:rPr>
          <w:t>52</w:t>
        </w:r>
        <w:r w:rsidR="007C5C87">
          <w:rPr>
            <w:noProof/>
            <w:webHidden/>
          </w:rPr>
          <w:fldChar w:fldCharType="end"/>
        </w:r>
      </w:hyperlink>
    </w:p>
    <w:p w14:paraId="57AC7219" w14:textId="5FEDE45C" w:rsidR="007C5C87"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69808225" w:history="1">
        <w:r w:rsidR="007C5C87" w:rsidRPr="00EA36FD">
          <w:rPr>
            <w:rStyle w:val="Hipervnculo"/>
            <w:noProof/>
          </w:rPr>
          <w:t>Anexo B: Descripción de las medidas calculadas</w:t>
        </w:r>
        <w:r w:rsidR="007C5C87">
          <w:rPr>
            <w:noProof/>
            <w:webHidden/>
          </w:rPr>
          <w:tab/>
        </w:r>
        <w:r w:rsidR="007C5C87">
          <w:rPr>
            <w:noProof/>
            <w:webHidden/>
          </w:rPr>
          <w:fldChar w:fldCharType="begin"/>
        </w:r>
        <w:r w:rsidR="007C5C87">
          <w:rPr>
            <w:noProof/>
            <w:webHidden/>
          </w:rPr>
          <w:instrText xml:space="preserve"> PAGEREF _Toc169808225 \h </w:instrText>
        </w:r>
        <w:r w:rsidR="007C5C87">
          <w:rPr>
            <w:noProof/>
            <w:webHidden/>
          </w:rPr>
        </w:r>
        <w:r w:rsidR="007C5C87">
          <w:rPr>
            <w:noProof/>
            <w:webHidden/>
          </w:rPr>
          <w:fldChar w:fldCharType="separate"/>
        </w:r>
        <w:r w:rsidR="007C5C87">
          <w:rPr>
            <w:noProof/>
            <w:webHidden/>
          </w:rPr>
          <w:t>54</w:t>
        </w:r>
        <w:r w:rsidR="007C5C87">
          <w:rPr>
            <w:noProof/>
            <w:webHidden/>
          </w:rPr>
          <w:fldChar w:fldCharType="end"/>
        </w:r>
      </w:hyperlink>
    </w:p>
    <w:p w14:paraId="5FEF8872" w14:textId="0DA220E5" w:rsidR="00D1195D" w:rsidRPr="00966006" w:rsidRDefault="00D1195D" w:rsidP="00E85596">
      <w:pPr>
        <w:widowControl/>
        <w:jc w:val="center"/>
        <w:rPr>
          <w:rFonts w:eastAsia="Times New Roman" w:cs="Arial"/>
          <w:b/>
          <w:sz w:val="28"/>
          <w:szCs w:val="28"/>
          <w:lang w:eastAsia="es-ES"/>
        </w:rPr>
      </w:pPr>
      <w:r>
        <w:rPr>
          <w:rFonts w:eastAsia="Times New Roman" w:cs="Arial"/>
          <w:b/>
          <w:sz w:val="28"/>
          <w:szCs w:val="28"/>
          <w:lang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80818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808186"/>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808187"/>
      <w:r w:rsidRPr="00966006">
        <w:t>Marco teórico</w:t>
      </w:r>
      <w:bookmarkEnd w:id="12"/>
      <w:bookmarkEnd w:id="13"/>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Machine Learning</w:t>
      </w:r>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dataset.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5622B8A7"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4B0765">
        <w:fldChar w:fldCharType="begin" w:fldLock="1"/>
      </w:r>
      <w:r w:rsidR="004735D2" w:rsidRPr="004B076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4B0765">
        <w:fldChar w:fldCharType="separate"/>
      </w:r>
      <w:r w:rsidR="00391154" w:rsidRPr="004B0765">
        <w:rPr>
          <w:noProof/>
        </w:rPr>
        <w:t>[2]</w:t>
      </w:r>
      <w:r w:rsidR="00391154" w:rsidRPr="004B0765">
        <w:fldChar w:fldCharType="end"/>
      </w:r>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r w:rsidR="00F0157F" w:rsidRPr="00B57A40">
        <w:rPr>
          <w:i/>
          <w:iCs/>
          <w:lang w:eastAsia="es-ES"/>
        </w:rPr>
        <w:t>backpropagation</w:t>
      </w:r>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77777777" w:rsidR="007746AD" w:rsidRPr="004B0765" w:rsidRDefault="008363C4" w:rsidP="004B0765">
      <w:pPr>
        <w:pStyle w:val="Sinespaciado"/>
      </w:pPr>
      <w:r w:rsidRPr="004B0765">
        <w:t>Sustrova</w:t>
      </w:r>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r w:rsidR="004735D2" w:rsidRPr="004B0765">
        <w:fldChar w:fldCharType="begin" w:fldLock="1"/>
      </w:r>
      <w:r w:rsidR="004735D2" w:rsidRPr="004B076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4B0765">
        <w:fldChar w:fldCharType="separate"/>
      </w:r>
      <w:r w:rsidR="004735D2" w:rsidRPr="004B0765">
        <w:rPr>
          <w:noProof/>
        </w:rPr>
        <w:t>[3]</w:t>
      </w:r>
      <w:r w:rsidR="004735D2" w:rsidRPr="004B0765">
        <w:fldChar w:fldCharType="end"/>
      </w:r>
      <w:r w:rsidR="00F0157F" w:rsidRPr="004B0765">
        <w:t>.</w:t>
      </w:r>
      <w:r w:rsidR="004735D2" w:rsidRPr="004B0765">
        <w:t xml:space="preserve"> </w:t>
      </w:r>
    </w:p>
    <w:p w14:paraId="21E502D2" w14:textId="3D0D8221" w:rsidR="007746AD" w:rsidRPr="004B0765" w:rsidRDefault="00F0157F" w:rsidP="004B0765">
      <w:pPr>
        <w:pStyle w:val="Sinespaciado"/>
      </w:pPr>
      <w:r w:rsidRPr="004B0765">
        <w:lastRenderedPageBreak/>
        <w:t>Shoujing Zhang</w:t>
      </w:r>
      <w:r w:rsidR="007746AD" w:rsidRPr="004B0765">
        <w:t>,</w:t>
      </w:r>
      <w:r w:rsidRPr="004B0765">
        <w:t xml:space="preserve"> </w:t>
      </w:r>
      <w:r w:rsidR="004735D2" w:rsidRPr="004B0765">
        <w:t>combinó</w:t>
      </w:r>
      <w:r w:rsidRPr="004B0765">
        <w:t xml:space="preserve"> BPNN con clustering mejorado y PCA para gestionar el inventario de piezas de repuesto en mantenimiento de camiones, evitando el impacto subjetivo de los gestores de inventario</w:t>
      </w:r>
      <w:r w:rsidR="004735D2" w:rsidRPr="004B0765">
        <w:fldChar w:fldCharType="begin" w:fldLock="1"/>
      </w:r>
      <w:r w:rsidR="004735D2" w:rsidRPr="004B076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4B0765">
        <w:fldChar w:fldCharType="separate"/>
      </w:r>
      <w:r w:rsidR="004735D2" w:rsidRPr="004B0765">
        <w:rPr>
          <w:noProof/>
        </w:rPr>
        <w:t>[4]</w:t>
      </w:r>
      <w:r w:rsidR="004735D2" w:rsidRPr="004B0765">
        <w:fldChar w:fldCharType="end"/>
      </w:r>
      <w:r w:rsidRPr="004B0765">
        <w:t>.</w:t>
      </w:r>
      <w:r w:rsidR="004735D2" w:rsidRPr="004B0765">
        <w:t xml:space="preserve"> </w:t>
      </w:r>
    </w:p>
    <w:p w14:paraId="3702B4D0" w14:textId="4A460407" w:rsidR="007746AD" w:rsidRPr="004B0765" w:rsidRDefault="00F0157F" w:rsidP="004B0765">
      <w:pPr>
        <w:pStyle w:val="Sinespaciado"/>
      </w:pPr>
      <w:r w:rsidRPr="004B0765">
        <w:t xml:space="preserve">Praveen </w:t>
      </w:r>
      <w:r w:rsidR="004735D2" w:rsidRPr="004B0765">
        <w:t>y otros</w:t>
      </w:r>
      <w:r w:rsidR="007746AD" w:rsidRPr="004B0765">
        <w:t>,</w:t>
      </w:r>
      <w:r w:rsidRPr="004B0765">
        <w:t xml:space="preserve"> utilizaron el modelo de regresión XGBoost para predicciones de demanda en pequeñas y medianas empresas, logrando reducir el stock y el capital dedicado</w:t>
      </w:r>
      <w:r w:rsidR="004735D2" w:rsidRPr="004B0765">
        <w:fldChar w:fldCharType="begin" w:fldLock="1"/>
      </w:r>
      <w:r w:rsidR="004735D2" w:rsidRPr="004B076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4B0765">
        <w:fldChar w:fldCharType="separate"/>
      </w:r>
      <w:r w:rsidR="004735D2" w:rsidRPr="004B0765">
        <w:rPr>
          <w:noProof/>
        </w:rPr>
        <w:t>[5]</w:t>
      </w:r>
      <w:r w:rsidR="004735D2" w:rsidRPr="004B0765">
        <w:fldChar w:fldCharType="end"/>
      </w:r>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44AC7B62" w:rsidR="004735D2" w:rsidRPr="004B0765" w:rsidRDefault="00F0157F" w:rsidP="004B0765">
      <w:pPr>
        <w:pStyle w:val="Sinespaciado"/>
      </w:pPr>
      <w:r w:rsidRPr="004B0765">
        <w:rPr>
          <w:u w:val="single"/>
        </w:rPr>
        <w:t>Red Neuronal Artificial multicapa con Embeddings</w:t>
      </w:r>
      <w:r w:rsidR="007746AD" w:rsidRPr="004B0765">
        <w:rPr>
          <w:u w:val="single"/>
        </w:rPr>
        <w:t>:</w:t>
      </w:r>
      <w:r w:rsidR="007746AD" w:rsidRPr="004B0765">
        <w:t xml:space="preserve"> </w:t>
      </w:r>
      <w:r w:rsidR="005A6E31" w:rsidRPr="004B0765">
        <w:t xml:space="preserve">Los </w:t>
      </w:r>
      <w:r w:rsidR="008363C4" w:rsidRPr="004B0765">
        <w:t>e</w:t>
      </w:r>
      <w:r w:rsidR="005A6E31" w:rsidRPr="004B0765">
        <w:t xml:space="preserve">mbeddings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r w:rsidR="008363C4" w:rsidRPr="004B0765">
        <w:t>e</w:t>
      </w:r>
      <w:r w:rsidR="005A6E31" w:rsidRPr="004B0765">
        <w:t>mbeddings, se pueden obtener predicciones más precisas en comparación con el uso exclusivo de las unidades de stock</w:t>
      </w:r>
      <w:r w:rsidR="004D3332" w:rsidRPr="004B0765">
        <w:t xml:space="preserve"> </w:t>
      </w:r>
      <w:r w:rsidR="004735D2" w:rsidRPr="004B0765">
        <w:fldChar w:fldCharType="begin" w:fldLock="1"/>
      </w:r>
      <w:r w:rsidR="00097794" w:rsidRPr="004B076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4B0765">
        <w:fldChar w:fldCharType="separate"/>
      </w:r>
      <w:r w:rsidR="004735D2" w:rsidRPr="004B0765">
        <w:rPr>
          <w:noProof/>
        </w:rPr>
        <w:t>[1]</w:t>
      </w:r>
      <w:r w:rsidR="004735D2" w:rsidRPr="004B0765">
        <w:fldChar w:fldCharType="end"/>
      </w:r>
      <w:r w:rsidR="005A6E31" w:rsidRPr="004B0765">
        <w:t>.</w:t>
      </w:r>
    </w:p>
    <w:p w14:paraId="2ADDB179" w14:textId="4260C6B7" w:rsidR="005A6E31" w:rsidRPr="004B0765" w:rsidRDefault="00F0157F" w:rsidP="004B0765">
      <w:pPr>
        <w:pStyle w:val="Sinespaciado"/>
      </w:pPr>
      <w:r w:rsidRPr="004B0765">
        <w:rPr>
          <w:u w:val="single"/>
        </w:rPr>
        <w:t>Gradient Boosting Regressor</w:t>
      </w:r>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D522B0" w:rsidRPr="004B0765">
        <w:t xml:space="preserve"> </w:t>
      </w:r>
      <w:r w:rsidR="00097794" w:rsidRPr="004B0765">
        <w:fldChar w:fldCharType="begin" w:fldLock="1"/>
      </w:r>
      <w:r w:rsidR="00BD36DF" w:rsidRPr="004B076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4B0765">
        <w:fldChar w:fldCharType="separate"/>
      </w:r>
      <w:r w:rsidR="00097794" w:rsidRPr="004B0765">
        <w:rPr>
          <w:noProof/>
        </w:rPr>
        <w:t>[6]</w:t>
      </w:r>
      <w:r w:rsidR="00097794" w:rsidRPr="004B0765">
        <w:fldChar w:fldCharType="end"/>
      </w:r>
      <w:r w:rsidR="005A6E31" w:rsidRPr="004B0765">
        <w:t xml:space="preserve">. </w:t>
      </w:r>
    </w:p>
    <w:p w14:paraId="04BEF8D7" w14:textId="3714CBBF" w:rsidR="00B12C0C" w:rsidRPr="004B0765" w:rsidRDefault="00F0157F" w:rsidP="004B0765">
      <w:pPr>
        <w:pStyle w:val="Sinespaciado"/>
      </w:pPr>
      <w:r w:rsidRPr="004B0765">
        <w:rPr>
          <w:u w:val="single"/>
        </w:rPr>
        <w:t>Random Forest Regressor</w:t>
      </w:r>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r w:rsidR="00D522B0" w:rsidRPr="004B0765">
        <w:fldChar w:fldCharType="begin" w:fldLock="1"/>
      </w:r>
      <w:r w:rsidR="001015E9" w:rsidRPr="004B076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4B0765">
        <w:fldChar w:fldCharType="separate"/>
      </w:r>
      <w:r w:rsidR="00D522B0" w:rsidRPr="004B0765">
        <w:rPr>
          <w:noProof/>
        </w:rPr>
        <w:t>[7]</w:t>
      </w:r>
      <w:r w:rsidR="00D522B0" w:rsidRPr="004B0765">
        <w:fldChar w:fldCharType="end"/>
      </w:r>
      <w:r w:rsidR="00B12C0C" w:rsidRPr="004B0765">
        <w:t xml:space="preserve">. </w:t>
      </w:r>
    </w:p>
    <w:p w14:paraId="03B5F80E" w14:textId="17729277" w:rsidR="00BD36DF" w:rsidRPr="004B0765" w:rsidRDefault="00F0157F" w:rsidP="004B0765">
      <w:pPr>
        <w:pStyle w:val="Sinespaciado"/>
      </w:pPr>
      <w:r w:rsidRPr="004B0765">
        <w:t>Decision Tree Regressor</w:t>
      </w:r>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r w:rsidR="00BD36DF" w:rsidRPr="004B0765">
        <w:fldChar w:fldCharType="begin" w:fldLock="1"/>
      </w:r>
      <w:r w:rsidR="001015E9" w:rsidRPr="004B076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4B0765">
        <w:fldChar w:fldCharType="separate"/>
      </w:r>
      <w:r w:rsidR="00D522B0" w:rsidRPr="004B0765">
        <w:rPr>
          <w:noProof/>
        </w:rPr>
        <w:t>[8]</w:t>
      </w:r>
      <w:r w:rsidR="00BD36DF" w:rsidRPr="004B0765">
        <w:fldChar w:fldCharType="end"/>
      </w:r>
      <w:r w:rsidR="00BD36DF" w:rsidRPr="004B0765">
        <w:t xml:space="preserve">. </w:t>
      </w:r>
    </w:p>
    <w:p w14:paraId="6F5A9947" w14:textId="57A5704F" w:rsidR="008363C4" w:rsidRPr="008363C4" w:rsidRDefault="00F0157F" w:rsidP="004B0765">
      <w:pPr>
        <w:pStyle w:val="Sinespaciado"/>
        <w:rPr>
          <w:lang w:eastAsia="es-ES"/>
        </w:rPr>
      </w:pPr>
      <w:r w:rsidRPr="004B0765">
        <w:rPr>
          <w:u w:val="single"/>
        </w:rPr>
        <w:t>Light Gradient Boosting Machine Regressor</w:t>
      </w:r>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Light G</w:t>
      </w:r>
      <w:r w:rsidR="00D522B0" w:rsidRPr="004B0765">
        <w:t>radrient Boosting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r w:rsidR="00BB3D6F" w:rsidRPr="004B0765">
        <w:fldChar w:fldCharType="begin" w:fldLock="1"/>
      </w:r>
      <w:r w:rsidR="001015E9" w:rsidRPr="004B076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4B0765">
        <w:fldChar w:fldCharType="separate"/>
      </w:r>
      <w:r w:rsidR="00D522B0" w:rsidRPr="004B0765">
        <w:rPr>
          <w:noProof/>
        </w:rPr>
        <w:t>[9]</w:t>
      </w:r>
      <w:r w:rsidR="00BB3D6F" w:rsidRPr="004B0765">
        <w:fldChar w:fldCharType="end"/>
      </w:r>
      <w:r w:rsidR="00B12C0C" w:rsidRPr="004B0765">
        <w:t>.</w:t>
      </w:r>
    </w:p>
    <w:p w14:paraId="2E74671E" w14:textId="6CFF24BA"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r w:rsidR="008363C4">
        <w:rPr>
          <w:shd w:val="clear" w:color="auto" w:fill="FFFFFF"/>
        </w:rPr>
        <w:fldChar w:fldCharType="begin" w:fldLock="1"/>
      </w:r>
      <w:r w:rsidR="001015E9">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Pr>
          <w:shd w:val="clear" w:color="auto" w:fill="FFFFFF"/>
        </w:rPr>
        <w:fldChar w:fldCharType="separate"/>
      </w:r>
      <w:r w:rsidR="00D522B0" w:rsidRPr="00D522B0">
        <w:rPr>
          <w:noProof/>
          <w:shd w:val="clear" w:color="auto" w:fill="FFFFFF"/>
        </w:rPr>
        <w:t>[10]</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10722135"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1015E9">
        <w:rPr>
          <w:lang w:eastAsia="es-ES"/>
        </w:rPr>
        <w:fldChar w:fldCharType="begin" w:fldLock="1"/>
      </w:r>
      <w:r w:rsidR="00A34B43">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Pr>
          <w:lang w:eastAsia="es-ES"/>
        </w:rPr>
        <w:fldChar w:fldCharType="separate"/>
      </w:r>
      <w:r w:rsidR="001015E9" w:rsidRPr="001015E9">
        <w:rPr>
          <w:noProof/>
          <w:lang w:eastAsia="es-ES"/>
        </w:rPr>
        <w:t>[11]</w:t>
      </w:r>
      <w:r w:rsidR="001015E9">
        <w:rPr>
          <w:lang w:eastAsia="es-ES"/>
        </w:rPr>
        <w:fldChar w:fldCharType="end"/>
      </w:r>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4069C422"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r w:rsidR="00047031" w:rsidRPr="00966006">
        <w:rPr>
          <w:lang w:eastAsia="es-ES"/>
        </w:rPr>
        <w:fldChar w:fldCharType="begin" w:fldLock="1"/>
      </w:r>
      <w:r w:rsidR="001015E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966006">
        <w:rPr>
          <w:lang w:eastAsia="es-ES"/>
        </w:rPr>
        <w:fldChar w:fldCharType="separate"/>
      </w:r>
      <w:r w:rsidR="00D522B0" w:rsidRPr="00D522B0">
        <w:rPr>
          <w:noProof/>
          <w:lang w:eastAsia="es-ES"/>
        </w:rPr>
        <w:t>[11]</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4" w:name="_Toc168055081"/>
      <w:bookmarkStart w:id="15" w:name="_Toc169808188"/>
      <w:r w:rsidRPr="00966006">
        <w:rPr>
          <w:lang w:eastAsia="es-ES"/>
        </w:rPr>
        <w:t>Objetivos</w:t>
      </w:r>
      <w:bookmarkEnd w:id="14"/>
      <w:bookmarkEnd w:id="15"/>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r w:rsidRPr="00136868">
        <w:rPr>
          <w:i/>
          <w:iCs/>
        </w:rPr>
        <w:t>dashboard</w:t>
      </w:r>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Pandas y NumPy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Crear un informe interactivo en Power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Power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Utilizar las capacidades de Power</w:t>
      </w:r>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r w:rsidRPr="003B76D5">
        <w:rPr>
          <w:i/>
          <w:iCs/>
        </w:rPr>
        <w:t>commits</w:t>
      </w:r>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16" w:name="_Toc168055082"/>
      <w:bookmarkStart w:id="17" w:name="_Toc169808189"/>
      <w:r w:rsidRPr="00966006">
        <w:t>Descripción de la metodología empleada</w:t>
      </w:r>
      <w:bookmarkEnd w:id="16"/>
      <w:bookmarkEnd w:id="17"/>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r w:rsidRPr="003B76D5">
        <w:rPr>
          <w:i/>
          <w:iCs/>
        </w:rPr>
        <w:t>Jupyter Notebook</w:t>
      </w:r>
      <w:r w:rsidRPr="00966006">
        <w:t xml:space="preserve"> (.ipynb) para llevar a cabo todas las fases del tratamiento de datos, incluyendo carga, preprocesamiento y modelado. Además, para la creación del cuadro de mando, se utiliza Power</w:t>
      </w:r>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r w:rsidR="00136868" w:rsidRPr="004B0765">
        <w:t>D</w:t>
      </w:r>
      <w:r w:rsidRPr="004B0765">
        <w:t>ataframes</w:t>
      </w:r>
      <w:r w:rsidR="00136868" w:rsidRPr="004B0765">
        <w:t xml:space="preserve"> de Pandas</w:t>
      </w:r>
      <w:r w:rsidRPr="004B0765">
        <w:t xml:space="preserve"> utilizando Python dentro del entorno Jupyter Notebook.</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Creación del informe: Las bases de datos almacenadas en Excel han sido integradas en Power BI, donde se ha procedido a crear un informe dinámico y claro. Este proceso asegura la correcta visualización de los datos de manera accesible y comprensible para los usuarios.</w:t>
      </w:r>
    </w:p>
    <w:p w14:paraId="56C0C612" w14:textId="76D3A64B"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se git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18" w:name="_Toc168055083"/>
      <w:bookmarkStart w:id="19" w:name="_Toc169808190"/>
      <w:r w:rsidRPr="00966006">
        <w:rPr>
          <w:lang w:eastAsia="es-ES"/>
        </w:rPr>
        <w:t>Planificación</w:t>
      </w:r>
      <w:bookmarkEnd w:id="18"/>
      <w:r w:rsidR="00A939F9">
        <w:rPr>
          <w:lang w:eastAsia="es-ES"/>
        </w:rPr>
        <w:t xml:space="preserve"> del proyecto</w:t>
      </w:r>
      <w:bookmarkEnd w:id="19"/>
    </w:p>
    <w:p w14:paraId="6CC7CE58" w14:textId="2CA38DB6"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r>
        <w:rPr>
          <w:rFonts w:eastAsia="Times New Roman"/>
          <w:lang w:eastAsia="es-ES"/>
        </w:rPr>
        <w:fldChar w:fldCharType="begin" w:fldLock="1"/>
      </w:r>
      <w:r w:rsidR="00DB2E87">
        <w:rPr>
          <w:rFonts w:eastAsia="Times New Roman"/>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Pr>
          <w:rFonts w:eastAsia="Times New Roman"/>
          <w:lang w:eastAsia="es-ES"/>
        </w:rPr>
        <w:fldChar w:fldCharType="separate"/>
      </w:r>
      <w:r w:rsidRPr="00A34B43">
        <w:rPr>
          <w:rFonts w:eastAsia="Times New Roman"/>
          <w:noProof/>
          <w:lang w:eastAsia="es-ES"/>
        </w:rPr>
        <w:t>[12]</w:t>
      </w:r>
      <w:r>
        <w:rPr>
          <w:rFonts w:eastAsia="Times New Roman"/>
          <w:lang w:eastAsia="es-ES"/>
        </w:rPr>
        <w:fldChar w:fldCharType="end"/>
      </w:r>
      <w:r w:rsidRPr="0025277E">
        <w:rPr>
          <w:rFonts w:eastAsia="Times New Roman"/>
          <w:lang w:eastAsia="es-ES"/>
        </w:rPr>
        <w:t xml:space="preserve">. 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siguiente </w:t>
      </w:r>
      <w:r w:rsidR="007C5C87">
        <w:rPr>
          <w:rFonts w:eastAsia="Times New Roman"/>
          <w:lang w:eastAsia="es-ES"/>
        </w:rPr>
        <w:fldChar w:fldCharType="begin"/>
      </w:r>
      <w:r w:rsidR="007C5C87">
        <w:rPr>
          <w:rFonts w:eastAsia="Times New Roman"/>
          <w:lang w:eastAsia="es-ES"/>
        </w:rPr>
        <w:instrText xml:space="preserve"> REF _Ref169807914 \h </w:instrText>
      </w:r>
      <w:r w:rsidR="007C5C87">
        <w:rPr>
          <w:rFonts w:eastAsia="Times New Roman"/>
          <w:lang w:eastAsia="es-ES"/>
        </w:rPr>
      </w:r>
      <w:r w:rsidR="007C5C87">
        <w:rPr>
          <w:rFonts w:eastAsia="Times New Roman"/>
          <w:lang w:eastAsia="es-ES"/>
        </w:rPr>
        <w:fldChar w:fldCharType="separate"/>
      </w:r>
      <w:r w:rsidR="007C5C87" w:rsidRPr="007C5C87">
        <w:rPr>
          <w:rStyle w:val="nfasissutil"/>
        </w:rPr>
        <w:t>Figura 1</w:t>
      </w:r>
      <w:r w:rsidR="007C5C87">
        <w:rPr>
          <w:rFonts w:eastAsia="Times New Roman"/>
          <w:lang w:eastAsia="es-ES"/>
        </w:rPr>
        <w:fldChar w:fldCharType="end"/>
      </w:r>
      <w:r w:rsidRPr="0025277E">
        <w:rPr>
          <w:rFonts w:eastAsia="Times New Roman"/>
          <w:lang w:eastAsia="es-ES"/>
        </w:rPr>
        <w:t>.</w:t>
      </w:r>
    </w:p>
    <w:p w14:paraId="18E195A5" w14:textId="3B755C51" w:rsidR="007C5C87" w:rsidRPr="007C5C87" w:rsidRDefault="007C5C87" w:rsidP="007C5C87">
      <w:pPr>
        <w:pStyle w:val="Descripcin"/>
        <w:keepNext/>
        <w:jc w:val="center"/>
        <w:rPr>
          <w:rStyle w:val="nfasissutil"/>
        </w:rPr>
      </w:pPr>
      <w:bookmarkStart w:id="20" w:name="_Ref169807914"/>
      <w:bookmarkStart w:id="21" w:name="_Toc169808165"/>
      <w:r w:rsidRPr="007C5C87">
        <w:rPr>
          <w:rStyle w:val="nfasissutil"/>
        </w:rPr>
        <w:t xml:space="preserve">Figura </w:t>
      </w:r>
      <w:r w:rsidRPr="007C5C87">
        <w:rPr>
          <w:rStyle w:val="nfasissutil"/>
        </w:rPr>
        <w:fldChar w:fldCharType="begin"/>
      </w:r>
      <w:r w:rsidRPr="007C5C87">
        <w:rPr>
          <w:rStyle w:val="nfasissutil"/>
        </w:rPr>
        <w:instrText xml:space="preserve"> SEQ Figura \* ARABIC </w:instrText>
      </w:r>
      <w:r w:rsidRPr="007C5C87">
        <w:rPr>
          <w:rStyle w:val="nfasissutil"/>
        </w:rPr>
        <w:fldChar w:fldCharType="separate"/>
      </w:r>
      <w:r w:rsidRPr="007C5C87">
        <w:rPr>
          <w:rStyle w:val="nfasissutil"/>
        </w:rPr>
        <w:t>1</w:t>
      </w:r>
      <w:r w:rsidRPr="007C5C87">
        <w:rPr>
          <w:rStyle w:val="nfasissutil"/>
        </w:rPr>
        <w:fldChar w:fldCharType="end"/>
      </w:r>
      <w:bookmarkEnd w:id="20"/>
      <w:r w:rsidRPr="007C5C87">
        <w:rPr>
          <w:rStyle w:val="nfasissutil"/>
        </w:rPr>
        <w:t>: Planificación Gantt del proyecto</w:t>
      </w:r>
      <w:bookmarkEnd w:id="21"/>
    </w:p>
    <w:p w14:paraId="695B5760" w14:textId="7033FA2E" w:rsidR="007C5C87" w:rsidRPr="0025277E" w:rsidRDefault="007C5C87" w:rsidP="00A34B43">
      <w:pPr>
        <w:rPr>
          <w:rFonts w:eastAsia="Times New Roman"/>
          <w:lang w:eastAsia="es-ES"/>
        </w:rPr>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22" w:name="_Toc168055084"/>
      <w:bookmarkStart w:id="23" w:name="_Toc169808191"/>
      <w:r w:rsidRPr="00966006">
        <w:rPr>
          <w:lang w:eastAsia="es-ES"/>
        </w:rPr>
        <w:lastRenderedPageBreak/>
        <w:t>DESARROLLO</w:t>
      </w:r>
      <w:bookmarkEnd w:id="22"/>
      <w:bookmarkEnd w:id="23"/>
    </w:p>
    <w:p w14:paraId="5EB4041C" w14:textId="3D742A49"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Kaggl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Pr="00966006">
        <w:rPr>
          <w:rFonts w:eastAsia="Calibri" w:cs="Arial"/>
        </w:rPr>
        <w:fldChar w:fldCharType="begin" w:fldLock="1"/>
      </w:r>
      <w:r w:rsidR="00DB2E87">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966006">
        <w:rPr>
          <w:rFonts w:eastAsia="Calibri" w:cs="Arial"/>
        </w:rPr>
        <w:fldChar w:fldCharType="separate"/>
      </w:r>
      <w:r w:rsidR="00A34B43" w:rsidRPr="00A34B43">
        <w:rPr>
          <w:rFonts w:eastAsia="Calibri" w:cs="Arial"/>
          <w:noProof/>
        </w:rPr>
        <w:t>[13]</w:t>
      </w:r>
      <w:r w:rsidRPr="00966006">
        <w:rPr>
          <w:rFonts w:eastAsia="Calibri" w:cs="Arial"/>
        </w:rPr>
        <w:fldChar w:fldCharType="end"/>
      </w:r>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4" w:name="_Toc168055085"/>
      <w:bookmarkStart w:id="25" w:name="_Toc169808192"/>
      <w:r w:rsidRPr="00966006">
        <w:t>Análisis</w:t>
      </w:r>
      <w:r w:rsidR="003F23D5" w:rsidRPr="00966006">
        <w:t xml:space="preserve"> de los datos</w:t>
      </w:r>
      <w:bookmarkEnd w:id="24"/>
      <w:bookmarkEnd w:id="25"/>
    </w:p>
    <w:p w14:paraId="7937128E" w14:textId="17808D36" w:rsidR="009C7BF7" w:rsidRPr="009C7BF7" w:rsidRDefault="009C7BF7" w:rsidP="009C7BF7">
      <w:r w:rsidRPr="009C7BF7">
        <w:t>En esta fase se h</w:t>
      </w:r>
      <w: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pPr>
      <w:bookmarkStart w:id="26" w:name="_Toc168055086"/>
      <w:bookmarkStart w:id="27" w:name="_Toc169808193"/>
      <w:r w:rsidRPr="00966006">
        <w:t>Entrada de datos:</w:t>
      </w:r>
      <w:bookmarkEnd w:id="26"/>
      <w:bookmarkEnd w:id="27"/>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Visual Studio Code</w:t>
      </w:r>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0EB896F8"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r w:rsidR="008112E2" w:rsidRPr="004B0765">
        <w:fldChar w:fldCharType="begin" w:fldLock="1"/>
      </w:r>
      <w:r w:rsidR="00DB2E87" w:rsidRPr="004B076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4B0765">
        <w:fldChar w:fldCharType="separate"/>
      </w:r>
      <w:r w:rsidR="00A34B43" w:rsidRPr="004B0765">
        <w:rPr>
          <w:noProof/>
        </w:rPr>
        <w:t>[14]</w:t>
      </w:r>
      <w:r w:rsidR="008112E2" w:rsidRPr="004B0765">
        <w:fldChar w:fldCharType="end"/>
      </w:r>
      <w:r w:rsidR="008112E2" w:rsidRPr="004B0765">
        <w:t>.</w:t>
      </w:r>
    </w:p>
    <w:p w14:paraId="4481CA54" w14:textId="35E0FB61" w:rsidR="008112E2" w:rsidRPr="004B0765" w:rsidRDefault="009707EC" w:rsidP="004B0765">
      <w:pPr>
        <w:pStyle w:val="Sinespaciado"/>
      </w:pPr>
      <w:r w:rsidRPr="004B0765">
        <w:t>NumPy, una biblioteca fundamental para la computación numérica en Python, que ofrece soporte para matrices y funciones matemáticas de alto nivel</w:t>
      </w:r>
      <w:r w:rsidR="00DB2E87" w:rsidRPr="004B0765">
        <w:t xml:space="preserve"> </w:t>
      </w:r>
      <w:r w:rsidR="008112E2" w:rsidRPr="004B0765">
        <w:fldChar w:fldCharType="begin" w:fldLock="1"/>
      </w:r>
      <w:r w:rsidR="00DB2E87" w:rsidRPr="004B076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4B0765">
        <w:fldChar w:fldCharType="separate"/>
      </w:r>
      <w:r w:rsidR="00A34B43" w:rsidRPr="004B0765">
        <w:rPr>
          <w:noProof/>
        </w:rPr>
        <w:t>[15]</w:t>
      </w:r>
      <w:r w:rsidR="008112E2" w:rsidRPr="004B0765">
        <w:fldChar w:fldCharType="end"/>
      </w:r>
      <w:r w:rsidR="008112E2" w:rsidRPr="004B0765">
        <w:t>.</w:t>
      </w:r>
    </w:p>
    <w:p w14:paraId="323BED5D" w14:textId="14FA8480" w:rsidR="008112E2" w:rsidRPr="004B0765" w:rsidRDefault="009707EC" w:rsidP="004B0765">
      <w:pPr>
        <w:pStyle w:val="Sinespaciado"/>
      </w:pPr>
      <w:r w:rsidRPr="004B0765">
        <w:lastRenderedPageBreak/>
        <w:t>Matplotlib, una biblioteca ampliamente utilizada para la visualización de datos en dos dimensiones, que permite la creación de gráficos estáticos, interactivos y animados</w:t>
      </w:r>
      <w:r w:rsidR="008112E2" w:rsidRPr="004B0765">
        <w:fldChar w:fldCharType="begin" w:fldLock="1"/>
      </w:r>
      <w:r w:rsidR="00DB2E87" w:rsidRPr="004B076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4B0765">
        <w:fldChar w:fldCharType="separate"/>
      </w:r>
      <w:r w:rsidR="00A34B43" w:rsidRPr="004B0765">
        <w:rPr>
          <w:noProof/>
        </w:rPr>
        <w:t>[16]</w:t>
      </w:r>
      <w:r w:rsidR="008112E2" w:rsidRPr="004B0765">
        <w:fldChar w:fldCharType="end"/>
      </w:r>
      <w:r w:rsidR="008112E2" w:rsidRPr="004B0765">
        <w:t>.</w:t>
      </w:r>
    </w:p>
    <w:p w14:paraId="098CF09F" w14:textId="094126E3" w:rsidR="008112E2" w:rsidRPr="004B0765" w:rsidRDefault="009707EC" w:rsidP="004B0765">
      <w:pPr>
        <w:pStyle w:val="Sinespaciado"/>
      </w:pPr>
      <w:r w:rsidRPr="004B0765">
        <w:t xml:space="preserve">Seaborn, una biblioteca basada en Matplotlib que proporciona una interfaz de alto nivel para la creación de gráficos estadísticos atractivos </w:t>
      </w:r>
      <w:r w:rsidR="008112E2" w:rsidRPr="004B0765">
        <w:t>e</w:t>
      </w:r>
      <w:r w:rsidRPr="004B0765">
        <w:t xml:space="preserve"> informativos</w:t>
      </w:r>
      <w:r w:rsidR="00DB2E87" w:rsidRPr="004B0765">
        <w:t xml:space="preserve"> </w:t>
      </w:r>
      <w:r w:rsidR="008112E2" w:rsidRPr="004B0765">
        <w:fldChar w:fldCharType="begin" w:fldLock="1"/>
      </w:r>
      <w:r w:rsidR="00DB2E87" w:rsidRPr="004B076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4B0765">
        <w:fldChar w:fldCharType="separate"/>
      </w:r>
      <w:r w:rsidR="00A34B43" w:rsidRPr="004B0765">
        <w:rPr>
          <w:noProof/>
        </w:rPr>
        <w:t>[17]</w:t>
      </w:r>
      <w:r w:rsidR="008112E2" w:rsidRPr="004B0765">
        <w:fldChar w:fldCharType="end"/>
      </w:r>
      <w:r w:rsidR="008112E2" w:rsidRPr="004B0765">
        <w:t>.</w:t>
      </w:r>
    </w:p>
    <w:p w14:paraId="0E2E7CFE" w14:textId="59F19DEA" w:rsidR="008112E2" w:rsidRPr="004B0765" w:rsidRDefault="00B773AE" w:rsidP="004B0765">
      <w:pPr>
        <w:pStyle w:val="Sinespaciado"/>
      </w:pPr>
      <w:r w:rsidRPr="004B0765">
        <w:t xml:space="preserve">PyExcel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r w:rsidR="00DB2E87" w:rsidRPr="004B0765">
        <w:fldChar w:fldCharType="begin" w:fldLock="1"/>
      </w:r>
      <w:r w:rsidR="00B62360" w:rsidRPr="004B076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4B0765">
        <w:fldChar w:fldCharType="separate"/>
      </w:r>
      <w:r w:rsidR="00DB2E87" w:rsidRPr="004B0765">
        <w:rPr>
          <w:noProof/>
        </w:rPr>
        <w:t>[18]</w:t>
      </w:r>
      <w:r w:rsidR="00DB2E87" w:rsidRPr="004B0765">
        <w:fldChar w:fldCharType="end"/>
      </w:r>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28" w:name="_Toc169808194"/>
      <w:r>
        <w:t>Análisis exploratorio</w:t>
      </w:r>
      <w:bookmarkEnd w:id="28"/>
    </w:p>
    <w:p w14:paraId="1A2257AF" w14:textId="6C79D9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xml:space="preserve">,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 </w:t>
      </w:r>
    </w:p>
    <w:p w14:paraId="29077294" w14:textId="6D6E61CD" w:rsidR="008112E2" w:rsidRPr="00567606" w:rsidRDefault="008112E2" w:rsidP="008112E2">
      <w:pPr>
        <w:pStyle w:val="Descripcin"/>
        <w:keepNext/>
        <w:jc w:val="center"/>
        <w:rPr>
          <w:rStyle w:val="nfasissutil"/>
        </w:rPr>
      </w:pPr>
      <w:bookmarkStart w:id="29" w:name="_Ref169273267"/>
      <w:bookmarkStart w:id="30" w:name="_Toc169808223"/>
      <w:r w:rsidRPr="00567606">
        <w:rPr>
          <w:rStyle w:val="nfasissutil"/>
        </w:rPr>
        <w:t xml:space="preserve">Tabla </w:t>
      </w:r>
      <w:r w:rsidRPr="00567606">
        <w:rPr>
          <w:rStyle w:val="nfasissutil"/>
        </w:rPr>
        <w:fldChar w:fldCharType="begin"/>
      </w:r>
      <w:r w:rsidRPr="00567606">
        <w:rPr>
          <w:rStyle w:val="nfasissutil"/>
        </w:rPr>
        <w:instrText xml:space="preserve"> SEQ Tabla \* ARABIC </w:instrText>
      </w:r>
      <w:r w:rsidRPr="00567606">
        <w:rPr>
          <w:rStyle w:val="nfasissutil"/>
        </w:rPr>
        <w:fldChar w:fldCharType="separate"/>
      </w:r>
      <w:r w:rsidR="00567606" w:rsidRPr="00567606">
        <w:rPr>
          <w:rStyle w:val="nfasissutil"/>
        </w:rPr>
        <w:t>1</w:t>
      </w:r>
      <w:r w:rsidRPr="00567606">
        <w:rPr>
          <w:rStyle w:val="nfasissutil"/>
        </w:rPr>
        <w:fldChar w:fldCharType="end"/>
      </w:r>
      <w:bookmarkEnd w:id="29"/>
      <w:r w:rsidRPr="00567606">
        <w:rPr>
          <w:rStyle w:val="nfasissutil"/>
        </w:rPr>
        <w:t>: Análisis exploratorio de los datos</w:t>
      </w:r>
      <w:bookmarkEnd w:id="30"/>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TipoDato</w:t>
            </w:r>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Valores Unicos</w:t>
            </w:r>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Missings</w:t>
            </w:r>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Missings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ventoryId</w:t>
            </w:r>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Description</w:t>
            </w:r>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ize</w:t>
            </w:r>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lastRenderedPageBreak/>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nHand</w:t>
            </w:r>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endDate</w:t>
            </w:r>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r w:rsidR="009707EC" w:rsidRPr="00966006">
        <w:rPr>
          <w:rFonts w:ascii="Verdana" w:hAnsi="Verdana"/>
          <w:i/>
          <w:iCs/>
          <w:color w:val="000000"/>
          <w:sz w:val="20"/>
          <w:szCs w:val="20"/>
        </w:rPr>
        <w:t xml:space="preserve">InventoryId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r w:rsidR="003037CC" w:rsidRPr="003037CC">
        <w:rPr>
          <w:rFonts w:ascii="Verdana" w:hAnsi="Verdana"/>
          <w:i/>
          <w:iCs/>
          <w:color w:val="000000"/>
          <w:sz w:val="20"/>
          <w:szCs w:val="20"/>
        </w:rPr>
        <w:t>Size</w:t>
      </w:r>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r w:rsidR="009707EC" w:rsidRPr="00966006">
        <w:rPr>
          <w:rFonts w:ascii="Verdana" w:hAnsi="Verdana"/>
          <w:i/>
          <w:iCs/>
          <w:color w:val="000000"/>
          <w:sz w:val="20"/>
          <w:szCs w:val="20"/>
        </w:rPr>
        <w:t>VendorName</w:t>
      </w:r>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31" w:name="_Toc168055088"/>
      <w:bookmarkStart w:id="32" w:name="_Toc169808195"/>
      <w:r w:rsidRPr="00966006">
        <w:t>Limpieza y procesamiento</w:t>
      </w:r>
      <w:bookmarkEnd w:id="31"/>
      <w:bookmarkEnd w:id="32"/>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3" w:name="_Toc168055089"/>
      <w:bookmarkStart w:id="34" w:name="_Toc169808196"/>
      <w:r w:rsidRPr="00966006">
        <w:t xml:space="preserve">Tratamiento de </w:t>
      </w:r>
      <w:r w:rsidRPr="003037CC">
        <w:rPr>
          <w:i/>
          <w:iCs/>
        </w:rPr>
        <w:t>Missings</w:t>
      </w:r>
      <w:bookmarkEnd w:id="33"/>
      <w:bookmarkEnd w:id="34"/>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r w:rsidRPr="003037CC">
        <w:rPr>
          <w:rFonts w:ascii="Verdana" w:hAnsi="Verdana"/>
          <w:i/>
          <w:iCs/>
          <w:color w:val="000000"/>
          <w:sz w:val="20"/>
          <w:szCs w:val="20"/>
        </w:rPr>
        <w:t>missing</w:t>
      </w:r>
      <w:r w:rsidRPr="00966006">
        <w:rPr>
          <w:rFonts w:ascii="Verdana" w:hAnsi="Verdana"/>
          <w:color w:val="000000"/>
          <w:sz w:val="20"/>
          <w:szCs w:val="20"/>
        </w:rPr>
        <w:t xml:space="preserve"> </w:t>
      </w:r>
      <w:r w:rsidRPr="003037CC">
        <w:rPr>
          <w:rFonts w:ascii="Verdana" w:hAnsi="Verdana"/>
          <w:i/>
          <w:iCs/>
          <w:color w:val="000000"/>
          <w:sz w:val="20"/>
          <w:szCs w:val="20"/>
        </w:rPr>
        <w:t>value</w:t>
      </w:r>
      <w:r w:rsidR="003037CC">
        <w:rPr>
          <w:rFonts w:ascii="Verdana" w:hAnsi="Verdana"/>
          <w:i/>
          <w:iCs/>
          <w:color w:val="000000"/>
          <w:sz w:val="20"/>
          <w:szCs w:val="20"/>
        </w:rPr>
        <w:t>s</w:t>
      </w:r>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w:t>
      </w:r>
      <w:r w:rsidR="003037CC" w:rsidRPr="004B0765">
        <w:lastRenderedPageBreak/>
        <w:t xml:space="preserve">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r w:rsidR="003037CC" w:rsidRPr="004B0765">
        <w:t>S</w:t>
      </w:r>
      <w:r w:rsidRPr="004B0765">
        <w:t>ize,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Approval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Description, Size y Volume.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r w:rsidRPr="005F69F8">
        <w:rPr>
          <w:rFonts w:ascii="Verdana" w:hAnsi="Verdana"/>
          <w:i/>
          <w:iCs/>
          <w:color w:val="000000"/>
          <w:sz w:val="20"/>
          <w:szCs w:val="20"/>
        </w:rPr>
        <w:t>missings</w:t>
      </w:r>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5" w:name="_Toc168055090"/>
      <w:bookmarkStart w:id="36" w:name="_Toc169808197"/>
      <w:r w:rsidRPr="00966006">
        <w:t>Tratamiento de duplicados</w:t>
      </w:r>
      <w:bookmarkEnd w:id="35"/>
      <w:bookmarkEnd w:id="36"/>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r w:rsidRPr="005F69F8">
        <w:rPr>
          <w:rFonts w:ascii="Verdana" w:hAnsi="Verdana"/>
          <w:i/>
          <w:iCs/>
          <w:color w:val="000000"/>
          <w:sz w:val="20"/>
          <w:szCs w:val="20"/>
          <w:shd w:val="clear" w:color="auto" w:fill="FFFFFF"/>
        </w:rPr>
        <w:t>duplicated</w:t>
      </w:r>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7" w:name="_Toc168055091"/>
      <w:bookmarkStart w:id="38" w:name="_Toc169808198"/>
      <w:r w:rsidRPr="00966006">
        <w:t>Irregularidades</w:t>
      </w:r>
      <w:r w:rsidR="00654ED5" w:rsidRPr="00966006">
        <w:t xml:space="preserve"> en los dato</w:t>
      </w:r>
      <w:bookmarkEnd w:id="37"/>
      <w:r w:rsidR="001465D0" w:rsidRPr="00966006">
        <w:t>s</w:t>
      </w:r>
      <w:bookmarkEnd w:id="38"/>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r w:rsidRPr="00A11603">
        <w:rPr>
          <w:i/>
          <w:iCs/>
        </w:rPr>
        <w:t>Size</w:t>
      </w:r>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r w:rsidRPr="00567606">
        <w:rPr>
          <w:i/>
          <w:iCs/>
        </w:rPr>
        <w:t>pk</w:t>
      </w:r>
      <w:r w:rsidRPr="00966006">
        <w:t>) y combinaciones de estas unidades. Est</w:t>
      </w:r>
      <w:r w:rsidR="00567606">
        <w:t>o</w:t>
      </w:r>
      <w:r w:rsidRPr="00966006">
        <w:t xml:space="preserve"> implica la necesidad de estandarizar estas medidas en una unidad de volumen única y </w:t>
      </w:r>
      <w:r w:rsidRPr="00966006">
        <w:lastRenderedPageBreak/>
        <w:t>coherente.</w:t>
      </w:r>
      <w:r w:rsidR="00A11603">
        <w:t xml:space="preserve"> </w:t>
      </w:r>
      <w:r w:rsidRPr="00A11603">
        <w:rPr>
          <w:color w:val="000000"/>
          <w:szCs w:val="20"/>
        </w:rPr>
        <w:t xml:space="preserve">Para abordar esta cuestión, se ha llevado a cabo un análisis exhaustivo de los recuentos únicos en la columna </w:t>
      </w:r>
      <w:r w:rsidRPr="00A11603">
        <w:rPr>
          <w:i/>
          <w:iCs/>
          <w:color w:val="000000"/>
          <w:szCs w:val="20"/>
        </w:rPr>
        <w:t>Size</w:t>
      </w:r>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5AE41AED" w:rsidR="009707EC" w:rsidRPr="00287A79"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r w:rsidR="00A11603" w:rsidRPr="005F69F8">
        <w:rPr>
          <w:i/>
          <w:iCs/>
          <w:szCs w:val="20"/>
        </w:rPr>
        <w:t>DataFrames</w:t>
      </w:r>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r w:rsidRPr="005F69F8">
        <w:rPr>
          <w:rFonts w:ascii="Verdana" w:hAnsi="Verdana"/>
          <w:i/>
          <w:iCs/>
          <w:color w:val="000000"/>
          <w:sz w:val="20"/>
          <w:szCs w:val="20"/>
        </w:rPr>
        <w:t>InventoryId</w:t>
      </w:r>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39" w:name="_Toc169808199"/>
      <w:r>
        <w:t>Modelado de datos</w:t>
      </w:r>
      <w:bookmarkEnd w:id="39"/>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mostrar las ventas, compras y stock de la empresa, por lo que para realizar el modelado de datos es importante identificar todas las métricas a analizar, para posteriormente proceder a </w:t>
      </w:r>
      <w:r>
        <w:lastRenderedPageBreak/>
        <w:t xml:space="preserve">definir el modelo de datos de la forma </w:t>
      </w:r>
      <w:r w:rsidR="00586A96">
        <w:t>óptima</w:t>
      </w:r>
      <w:r>
        <w:t>.</w:t>
      </w:r>
    </w:p>
    <w:p w14:paraId="2DABBAFA" w14:textId="77777777" w:rsidR="00586A96" w:rsidRDefault="00586A96" w:rsidP="00586A96">
      <w:pPr>
        <w:pStyle w:val="Ttulo3"/>
        <w:rPr>
          <w:lang w:eastAsia="es-ES"/>
        </w:rPr>
      </w:pPr>
      <w:bookmarkStart w:id="40" w:name="_Toc169808200"/>
      <w:r>
        <w:t>Modelo semántico</w:t>
      </w:r>
      <w:bookmarkEnd w:id="40"/>
      <w:r w:rsidRPr="00586A96">
        <w:rPr>
          <w:lang w:eastAsia="es-ES"/>
        </w:rPr>
        <w:t xml:space="preserve"> </w:t>
      </w:r>
    </w:p>
    <w:p w14:paraId="212B3111" w14:textId="3BB3DD88" w:rsidR="00FB0B71" w:rsidRPr="00586A96" w:rsidRDefault="00586A96" w:rsidP="00D84302">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r w:rsidR="00FB0B71" w:rsidRPr="00966006">
        <w:rPr>
          <w:color w:val="000000"/>
          <w:szCs w:val="20"/>
        </w:rPr>
        <w:fldChar w:fldCharType="begin" w:fldLock="1"/>
      </w:r>
      <w:r w:rsidR="00B62360">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966006">
        <w:rPr>
          <w:color w:val="000000"/>
          <w:szCs w:val="20"/>
        </w:rPr>
        <w:fldChar w:fldCharType="separate"/>
      </w:r>
      <w:r w:rsidR="00DB2E87" w:rsidRPr="00DB2E87">
        <w:rPr>
          <w:noProof/>
          <w:color w:val="000000"/>
          <w:szCs w:val="20"/>
        </w:rPr>
        <w:t>[19]</w:t>
      </w:r>
      <w:r w:rsidR="00FB0B71" w:rsidRPr="00966006">
        <w:rPr>
          <w:color w:val="000000"/>
          <w:szCs w:val="20"/>
        </w:rPr>
        <w:fldChar w:fldCharType="end"/>
      </w:r>
      <w:r w:rsidR="00FB0B71" w:rsidRPr="00287A79">
        <w:rPr>
          <w:color w:val="000000"/>
          <w:szCs w:val="20"/>
        </w:rPr>
        <w:t>.</w:t>
      </w:r>
    </w:p>
    <w:p w14:paraId="303A132D" w14:textId="5BEB902A" w:rsidR="00FB0B71" w:rsidRPr="007620CA" w:rsidRDefault="00FB0B71" w:rsidP="00D84302">
      <w:r w:rsidRPr="00966006">
        <w:rPr>
          <w:color w:val="000000"/>
        </w:rPr>
        <w:t>A la hora de crear el modelo, se ha optado por el modelo estrella</w:t>
      </w:r>
      <w:r w:rsidR="00586A96">
        <w:rPr>
          <w:color w:val="000000"/>
        </w:rPr>
        <w:t>,</w:t>
      </w:r>
      <w:r w:rsidR="00586A96" w:rsidRPr="00586A96">
        <w:rPr>
          <w:rFonts w:ascii="Arial" w:hAnsi="Arial" w:cs="Arial"/>
          <w:color w:val="000000"/>
        </w:rPr>
        <w:t xml:space="preserve"> </w:t>
      </w:r>
      <w:r w:rsidR="00586A96" w:rsidRPr="00586A96">
        <w:t xml:space="preserve">en el que los datos se organizan en </w:t>
      </w:r>
      <w:r w:rsidR="00B9271D">
        <w:t xml:space="preserve">tablas de </w:t>
      </w:r>
      <w:r w:rsidR="00586A96" w:rsidRPr="00586A96">
        <w:t>hechos</w:t>
      </w:r>
      <w:r w:rsidR="00B9271D">
        <w:t xml:space="preserve">, que constituyen con </w:t>
      </w:r>
      <w:r w:rsidR="00586A96" w:rsidRPr="00586A96">
        <w:t>elementos medibles y</w:t>
      </w:r>
      <w:r w:rsidR="00B9271D">
        <w:t xml:space="preserve"> en tablas de</w:t>
      </w:r>
      <w:r w:rsidR="00586A96" w:rsidRPr="00586A96">
        <w:t xml:space="preserve"> dimensiones</w:t>
      </w:r>
      <w:r w:rsidR="00B9271D">
        <w:t xml:space="preserve">, donde se recoge la información de </w:t>
      </w:r>
      <w:r w:rsidR="00586A96" w:rsidRPr="00586A96">
        <w:t>referencia</w:t>
      </w:r>
      <w:r w:rsidR="00B9271D">
        <w:t>. C</w:t>
      </w:r>
      <w:r w:rsidR="00586A96" w:rsidRPr="00586A96">
        <w:t>ada hecho está rodeado por sus dimensiones asociadas en un patrón similar a una estrella</w:t>
      </w:r>
      <w:r w:rsidR="00287A79">
        <w:t xml:space="preserve"> como se puede ver en la </w:t>
      </w:r>
      <w:r w:rsidR="00287A79" w:rsidRPr="00966006">
        <w:rPr>
          <w:color w:val="000000"/>
        </w:rPr>
        <w:fldChar w:fldCharType="begin"/>
      </w:r>
      <w:r w:rsidR="00287A79" w:rsidRPr="00966006">
        <w:rPr>
          <w:color w:val="000000"/>
        </w:rPr>
        <w:instrText xml:space="preserve"> REF _Ref168065037 \h </w:instrText>
      </w:r>
      <w:r w:rsidR="00D84302">
        <w:rPr>
          <w:color w:val="000000"/>
        </w:rPr>
        <w:instrText xml:space="preserve"> \* MERGEFORMAT </w:instrText>
      </w:r>
      <w:r w:rsidR="00287A79" w:rsidRPr="00966006">
        <w:rPr>
          <w:color w:val="000000"/>
        </w:rPr>
      </w:r>
      <w:r w:rsidR="00287A79" w:rsidRPr="00966006">
        <w:rPr>
          <w:color w:val="000000"/>
        </w:rPr>
        <w:fldChar w:fldCharType="separate"/>
      </w:r>
      <w:r w:rsidR="007C5C87" w:rsidRPr="00966006">
        <w:rPr>
          <w:rStyle w:val="nfasissutil"/>
        </w:rPr>
        <w:t xml:space="preserve">Figura </w:t>
      </w:r>
      <w:r w:rsidR="007C5C87">
        <w:rPr>
          <w:rStyle w:val="nfasissutil"/>
          <w:noProof/>
        </w:rPr>
        <w:t>2</w:t>
      </w:r>
      <w:r w:rsidR="00287A79" w:rsidRPr="00966006">
        <w:rPr>
          <w:color w:val="000000"/>
        </w:rPr>
        <w:fldChar w:fldCharType="end"/>
      </w:r>
      <w:r w:rsidR="00287A79" w:rsidRPr="00966006">
        <w:rPr>
          <w:color w:val="000000"/>
        </w:rPr>
        <w:t>.</w:t>
      </w:r>
      <w:r w:rsidR="00586A96" w:rsidRPr="00586A96">
        <w:t xml:space="preserve"> </w:t>
      </w:r>
      <w:r w:rsidR="00586A96">
        <w:t>También existe el esquema</w:t>
      </w:r>
      <w:r w:rsidR="00586A96" w:rsidRPr="00586A96">
        <w:t xml:space="preserve"> de copo de nieve, que se parece al esquema de estrella, pero incluye capas adicionales de dimensiones asociadas, lo que hace que la ramificación del patrón sea más compleja.</w:t>
      </w:r>
      <w:r w:rsidR="00586A96">
        <w:t xml:space="preserve"> </w:t>
      </w:r>
    </w:p>
    <w:p w14:paraId="3EFE8003" w14:textId="2CA8D403" w:rsidR="00FB0B71" w:rsidRPr="00966006" w:rsidRDefault="00FB0B71" w:rsidP="00FB0B71">
      <w:pPr>
        <w:pStyle w:val="Descripcin"/>
        <w:keepNext/>
        <w:jc w:val="center"/>
        <w:rPr>
          <w:rStyle w:val="nfasissutil"/>
        </w:rPr>
      </w:pPr>
      <w:bookmarkStart w:id="41" w:name="_Ref168065037"/>
      <w:bookmarkStart w:id="42" w:name="_Toc169808166"/>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2</w:t>
      </w:r>
      <w:r w:rsidRPr="00966006">
        <w:rPr>
          <w:rStyle w:val="nfasissutil"/>
        </w:rPr>
        <w:fldChar w:fldCharType="end"/>
      </w:r>
      <w:bookmarkEnd w:id="41"/>
      <w:r w:rsidRPr="00966006">
        <w:rPr>
          <w:rStyle w:val="nfasissutil"/>
        </w:rPr>
        <w:t>: Modelo estrella</w:t>
      </w:r>
      <w:bookmarkEnd w:id="42"/>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58FB4FC" w14:textId="3B4B4F9E" w:rsidR="00D84302" w:rsidRDefault="00FB0B71" w:rsidP="00D84302">
      <w:pPr>
        <w:pStyle w:val="Descripcin"/>
        <w:jc w:val="center"/>
      </w:pPr>
      <w:r w:rsidRPr="00966006">
        <w:t xml:space="preserve">Fuente: </w:t>
      </w:r>
      <w:r w:rsidRPr="00966006">
        <w:fldChar w:fldCharType="begin" w:fldLock="1"/>
      </w:r>
      <w:r w:rsidR="00B62360">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Pr="00966006">
        <w:fldChar w:fldCharType="separate"/>
      </w:r>
      <w:r w:rsidR="00DB2E87" w:rsidRPr="00DB2E87">
        <w:rPr>
          <w:i w:val="0"/>
          <w:noProof/>
        </w:rPr>
        <w:t>[19]</w:t>
      </w:r>
      <w:r w:rsidRPr="00966006">
        <w:fldChar w:fldCharType="end"/>
      </w:r>
    </w:p>
    <w:p w14:paraId="3EE13FCB" w14:textId="60731888" w:rsidR="00D84302" w:rsidRDefault="007620CA" w:rsidP="00D84302">
      <w:pPr>
        <w:pStyle w:val="NormalWeb"/>
        <w:spacing w:before="0" w:beforeAutospacing="0" w:after="0" w:afterAutospacing="0"/>
        <w:rPr>
          <w:rFonts w:ascii="Verdana" w:hAnsi="Verdana"/>
          <w:color w:val="000000"/>
          <w:sz w:val="20"/>
          <w:szCs w:val="20"/>
        </w:rPr>
      </w:pPr>
      <w:r w:rsidRPr="00D84302">
        <w:rPr>
          <w:rFonts w:ascii="Verdana" w:hAnsi="Verdana"/>
          <w:sz w:val="20"/>
          <w:szCs w:val="20"/>
        </w:rPr>
        <w:t>Como se ha comentado anteriormente, e</w:t>
      </w:r>
      <w:r w:rsidR="00FB0B71" w:rsidRPr="00D84302">
        <w:rPr>
          <w:rFonts w:ascii="Verdana" w:hAnsi="Verdana"/>
          <w:sz w:val="20"/>
          <w:szCs w:val="20"/>
        </w:rPr>
        <w:t xml:space="preserve">l esquema estrella se fundamenta en una tabla de hechos que contiene uno o más datos que en lo posible deben ser </w:t>
      </w:r>
      <w:r w:rsidR="005F69F8" w:rsidRPr="00D84302">
        <w:rPr>
          <w:rFonts w:ascii="Verdana" w:hAnsi="Verdana"/>
          <w:sz w:val="20"/>
          <w:szCs w:val="20"/>
        </w:rPr>
        <w:t>medibles</w:t>
      </w:r>
      <w:r w:rsidR="00FB0B71" w:rsidRPr="00D84302">
        <w:rPr>
          <w:rFonts w:ascii="Verdana" w:hAnsi="Verdana"/>
          <w:sz w:val="20"/>
          <w:szCs w:val="20"/>
        </w:rPr>
        <w:t xml:space="preserve"> y una o más tablas de dimensiones.</w:t>
      </w:r>
      <w:r w:rsidRPr="00D84302">
        <w:rPr>
          <w:rFonts w:ascii="Verdana" w:hAnsi="Verdana"/>
          <w:sz w:val="20"/>
          <w:szCs w:val="20"/>
        </w:rPr>
        <w:t xml:space="preserve"> </w:t>
      </w:r>
      <w:r w:rsidR="00FB0B71" w:rsidRPr="00D84302">
        <w:rPr>
          <w:rFonts w:ascii="Verdana" w:hAnsi="Verdana"/>
          <w:sz w:val="20"/>
          <w:szCs w:val="20"/>
        </w:rPr>
        <w:t xml:space="preserve">Los hechos, con frecuencia datos agregados, pueden </w:t>
      </w:r>
      <w:r w:rsidR="00A148A1" w:rsidRPr="00D84302">
        <w:rPr>
          <w:rFonts w:ascii="Verdana" w:hAnsi="Verdana"/>
          <w:sz w:val="20"/>
          <w:szCs w:val="20"/>
        </w:rPr>
        <w:t>identificarse</w:t>
      </w:r>
      <w:r w:rsidR="00FB0B71" w:rsidRPr="00D84302">
        <w:rPr>
          <w:rFonts w:ascii="Verdana" w:hAnsi="Verdana"/>
          <w:sz w:val="20"/>
          <w:szCs w:val="20"/>
        </w:rPr>
        <w:t xml:space="preserve"> como medidas tomadas de la intersección de todas las dimensiones.</w:t>
      </w:r>
      <w:r w:rsidR="00D84302" w:rsidRPr="00D84302">
        <w:rPr>
          <w:rFonts w:ascii="Verdana" w:hAnsi="Verdana"/>
          <w:sz w:val="20"/>
          <w:szCs w:val="20"/>
        </w:rPr>
        <w:t xml:space="preserve"> Estas contienen valores de datos </w:t>
      </w:r>
      <w:r w:rsidR="00D84302" w:rsidRPr="00D84302">
        <w:rPr>
          <w:rFonts w:ascii="Verdana" w:hAnsi="Verdana"/>
          <w:sz w:val="20"/>
          <w:szCs w:val="20"/>
        </w:rPr>
        <w:lastRenderedPageBreak/>
        <w:t xml:space="preserve">de eventos o de observación y pueden contener varios valores repetidos. </w:t>
      </w:r>
      <w:r w:rsidR="00FB0B71" w:rsidRPr="00D84302">
        <w:rPr>
          <w:rFonts w:ascii="Verdana" w:hAnsi="Verdana"/>
          <w:sz w:val="20"/>
          <w:szCs w:val="20"/>
        </w:rPr>
        <w:t>Los atributos en las dimensiones son, por lo general, textuales y discretos, con el propósito de establecer restricciones específicas en las consultas.</w:t>
      </w:r>
      <w:r w:rsidR="00D84302" w:rsidRPr="00D84302">
        <w:rPr>
          <w:rFonts w:ascii="Verdana" w:hAnsi="Verdana"/>
          <w:sz w:val="20"/>
          <w:szCs w:val="20"/>
        </w:rPr>
        <w:t xml:space="preserve"> Estas suelen contener</w:t>
      </w:r>
      <w:r w:rsidR="00FB0B71" w:rsidRPr="00D84302">
        <w:rPr>
          <w:rFonts w:ascii="Verdana" w:hAnsi="Verdana"/>
          <w:sz w:val="20"/>
          <w:szCs w:val="20"/>
        </w:rPr>
        <w:t xml:space="preserve"> </w:t>
      </w:r>
      <w:r w:rsidR="00D84302" w:rsidRPr="00D84302">
        <w:rPr>
          <w:rFonts w:ascii="Verdana" w:hAnsi="Verdana"/>
          <w:sz w:val="20"/>
          <w:szCs w:val="20"/>
        </w:rPr>
        <w:t>detalles sobre los datos de las tablas de hechos como por ejemplo productos, ubicaciones, clientes y proveedores.</w:t>
      </w:r>
      <w:r w:rsidR="00D84302" w:rsidRPr="00966006">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w:t>
      </w:r>
      <w:r w:rsidR="00D84302">
        <w:rPr>
          <w:rFonts w:ascii="Verdana" w:hAnsi="Verdana"/>
          <w:color w:val="000000"/>
          <w:sz w:val="20"/>
          <w:szCs w:val="20"/>
        </w:rPr>
        <w:t xml:space="preserve"> </w:t>
      </w:r>
      <w:r w:rsidR="00D84302" w:rsidRPr="00966006">
        <w:rPr>
          <w:rFonts w:ascii="Verdana" w:hAnsi="Verdana"/>
          <w:color w:val="000000"/>
          <w:sz w:val="20"/>
          <w:szCs w:val="20"/>
        </w:rPr>
        <w:fldChar w:fldCharType="begin" w:fldLock="1"/>
      </w:r>
      <w:r w:rsidR="00BA1DE0">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966006">
        <w:rPr>
          <w:rFonts w:ascii="Verdana" w:hAnsi="Verdana"/>
          <w:color w:val="000000"/>
          <w:sz w:val="20"/>
          <w:szCs w:val="20"/>
        </w:rPr>
        <w:fldChar w:fldCharType="separate"/>
      </w:r>
      <w:r w:rsidR="00B62360" w:rsidRPr="00B62360">
        <w:rPr>
          <w:rFonts w:ascii="Verdana" w:hAnsi="Verdana"/>
          <w:noProof/>
          <w:color w:val="000000"/>
          <w:sz w:val="20"/>
          <w:szCs w:val="20"/>
        </w:rPr>
        <w:t>[20]</w:t>
      </w:r>
      <w:r w:rsidR="00D84302" w:rsidRPr="00966006">
        <w:rPr>
          <w:rFonts w:ascii="Verdana" w:hAnsi="Verdana"/>
          <w:color w:val="000000"/>
          <w:sz w:val="20"/>
          <w:szCs w:val="20"/>
        </w:rPr>
        <w:fldChar w:fldCharType="end"/>
      </w:r>
      <w:r w:rsidR="00D84302" w:rsidRPr="00966006">
        <w:rPr>
          <w:rFonts w:ascii="Verdana" w:hAnsi="Verdana"/>
          <w:color w:val="000000"/>
          <w:sz w:val="20"/>
          <w:szCs w:val="20"/>
        </w:rPr>
        <w:t xml:space="preserve">. </w:t>
      </w:r>
    </w:p>
    <w:p w14:paraId="3A2FB5F2" w14:textId="750C03C5" w:rsidR="00FB0B71" w:rsidRPr="00966006" w:rsidRDefault="00FB0B71" w:rsidP="00FB0B71">
      <w:r w:rsidRPr="00966006">
        <w:t>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BA1DE0">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966006">
        <w:fldChar w:fldCharType="separate"/>
      </w:r>
      <w:r w:rsidR="00B62360" w:rsidRPr="00B62360">
        <w:rPr>
          <w:noProof/>
        </w:rPr>
        <w:t>[21]</w:t>
      </w:r>
      <w:r w:rsidRPr="00966006">
        <w:fldChar w:fldCharType="end"/>
      </w:r>
      <w:r w:rsidRPr="00966006">
        <w:t>.</w:t>
      </w:r>
    </w:p>
    <w:p w14:paraId="0FBCDA80" w14:textId="6A8BC2DE" w:rsidR="00FB0B71" w:rsidRPr="00B722CD" w:rsidRDefault="00B722CD" w:rsidP="00C321BA">
      <w:pPr>
        <w:pStyle w:val="Ttulo3"/>
      </w:pPr>
      <w:bookmarkStart w:id="43" w:name="_Toc169808201"/>
      <w:r w:rsidRPr="00B722CD">
        <w:t>Relaciones entre tablas de hechos y dimensiones</w:t>
      </w:r>
      <w:bookmarkEnd w:id="43"/>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w:t>
      </w:r>
      <w:r w:rsidRPr="00966006">
        <w:lastRenderedPageBreak/>
        <w:t xml:space="preserve">como si fueran una sola tabla. </w:t>
      </w:r>
      <w:r w:rsidR="00B722CD">
        <w:t>Se utiliza cuando</w:t>
      </w:r>
      <w:r w:rsidRPr="00966006">
        <w:t xml:space="preserve"> una única tabla rodeada de muchas tablas de búsqueda</w:t>
      </w:r>
      <w:r w:rsidR="00B722CD">
        <w:t>.</w:t>
      </w:r>
    </w:p>
    <w:p w14:paraId="3F9B2D8D" w14:textId="3E538D1E"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r w:rsidRPr="00966006">
        <w:fldChar w:fldCharType="begin" w:fldLock="1"/>
      </w:r>
      <w:r w:rsidR="00BA1DE0">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966006">
        <w:fldChar w:fldCharType="separate"/>
      </w:r>
      <w:r w:rsidR="00B62360" w:rsidRPr="00B62360">
        <w:rPr>
          <w:noProof/>
        </w:rPr>
        <w:t>[20]</w:t>
      </w:r>
      <w:r w:rsidRPr="00966006">
        <w:fldChar w:fldCharType="end"/>
      </w:r>
      <w:r w:rsidRPr="00966006">
        <w:t>.</w:t>
      </w:r>
      <w:r w:rsidRPr="00966006">
        <w:rPr>
          <w:shd w:val="clear" w:color="auto" w:fill="FFFFFF"/>
        </w:rPr>
        <w:t xml:space="preserve">  </w:t>
      </w:r>
    </w:p>
    <w:p w14:paraId="7147F289" w14:textId="6C3061C8" w:rsidR="00FB0B71" w:rsidRDefault="00FB0B71" w:rsidP="00FB0B71">
      <w:pPr>
        <w:ind w:left="66"/>
      </w:pPr>
      <w:r w:rsidRPr="00966006">
        <w:t>Por último, recalcar la importancia de las claves primarias y foráneas en el contexto de Power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r w:rsidRPr="00966006">
        <w:fldChar w:fldCharType="begin" w:fldLock="1"/>
      </w:r>
      <w:r w:rsidR="00B62360">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966006">
        <w:fldChar w:fldCharType="separate"/>
      </w:r>
      <w:r w:rsidR="00DB2E87" w:rsidRPr="00DB2E87">
        <w:rPr>
          <w:noProof/>
        </w:rPr>
        <w:t>[22]</w:t>
      </w:r>
      <w:r w:rsidRPr="00966006">
        <w:fldChar w:fldCharType="end"/>
      </w:r>
      <w:r w:rsidRPr="00966006">
        <w:t>.</w:t>
      </w:r>
    </w:p>
    <w:p w14:paraId="533B23D7" w14:textId="4064DB3D"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herramienta </w:t>
      </w:r>
      <w:r w:rsidR="00287A79" w:rsidRPr="00287A79">
        <w:rPr>
          <w:rFonts w:ascii="Verdana" w:hAnsi="Verdana" w:cs="Arial"/>
          <w:color w:val="000000"/>
          <w:sz w:val="20"/>
          <w:szCs w:val="20"/>
        </w:rPr>
        <w:t xml:space="preserve">Python. Para crearlas, primero de todo se han seleccionado las columnas relevantes de las tablas que se tienen y se han almacenado en un nuevo </w:t>
      </w:r>
      <w:r w:rsidR="00287A79" w:rsidRPr="005F69F8">
        <w:rPr>
          <w:rFonts w:ascii="Verdana" w:hAnsi="Verdana" w:cs="Arial"/>
          <w:i/>
          <w:iCs/>
          <w:color w:val="000000"/>
          <w:sz w:val="20"/>
          <w:szCs w:val="20"/>
        </w:rPr>
        <w:t>dataframe</w:t>
      </w:r>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r w:rsidR="00287A79" w:rsidRPr="00287A79">
        <w:rPr>
          <w:rFonts w:ascii="Verdana" w:hAnsi="Verdana" w:cs="Arial"/>
          <w:i/>
          <w:iCs/>
          <w:color w:val="000000"/>
          <w:sz w:val="20"/>
          <w:szCs w:val="20"/>
        </w:rPr>
        <w:t>DataFrame</w:t>
      </w:r>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w:t>
      </w:r>
      <w:r w:rsidR="00287A79" w:rsidRPr="00010875">
        <w:rPr>
          <w:rFonts w:ascii="Verdana" w:hAnsi="Verdana" w:cs="Arial"/>
          <w:color w:val="000000"/>
          <w:sz w:val="20"/>
          <w:szCs w:val="20"/>
        </w:rPr>
        <w:lastRenderedPageBreak/>
        <w:t>posteriores</w:t>
      </w:r>
      <w:r w:rsidR="00287A79" w:rsidRPr="00010875">
        <w:rPr>
          <w:rFonts w:ascii="Verdana" w:hAnsi="Verdana"/>
          <w:sz w:val="20"/>
          <w:szCs w:val="20"/>
        </w:rPr>
        <w:t>.</w:t>
      </w:r>
      <w:r w:rsidR="00415EC3">
        <w:rPr>
          <w:rFonts w:ascii="Verdana" w:hAnsi="Verdana"/>
          <w:sz w:val="20"/>
          <w:szCs w:val="20"/>
        </w:rPr>
        <w:t xml:space="preserve"> Los </w:t>
      </w:r>
      <w:r w:rsidR="00415EC3" w:rsidRPr="00BE7346">
        <w:rPr>
          <w:rFonts w:ascii="Verdana" w:hAnsi="Verdana"/>
          <w:i/>
          <w:iCs/>
          <w:sz w:val="20"/>
          <w:szCs w:val="20"/>
        </w:rPr>
        <w:t>dataframes</w:t>
      </w:r>
      <w:r w:rsidR="00415EC3">
        <w:rPr>
          <w:rFonts w:ascii="Verdana" w:hAnsi="Verdana"/>
          <w:sz w:val="20"/>
          <w:szCs w:val="20"/>
        </w:rPr>
        <w:t xml:space="preserve"> mencionados se han exportado al formato Excel para luego insertarlos en el Power</w:t>
      </w:r>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ingestadas en </w:t>
      </w:r>
      <w:r w:rsidR="00B43D05">
        <w:rPr>
          <w:rFonts w:ascii="Verdana" w:hAnsi="Verdana"/>
          <w:sz w:val="20"/>
          <w:szCs w:val="20"/>
        </w:rPr>
        <w:t>P</w:t>
      </w:r>
      <w:r w:rsidR="00287A79" w:rsidRPr="00010875">
        <w:rPr>
          <w:rFonts w:ascii="Verdana" w:hAnsi="Verdana"/>
          <w:sz w:val="20"/>
          <w:szCs w:val="20"/>
        </w:rPr>
        <w:t>ower</w:t>
      </w:r>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73798ADF"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comenzado con el uso de la herramienta Power</w:t>
      </w:r>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Microsoft Power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B62360">
        <w:rPr>
          <w:color w:val="000000"/>
          <w:szCs w:val="20"/>
        </w:rPr>
        <w:fldChar w:fldCharType="begin" w:fldLock="1"/>
      </w:r>
      <w:r w:rsidR="00BA1DE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Pr>
          <w:color w:val="000000"/>
          <w:szCs w:val="20"/>
        </w:rPr>
        <w:fldChar w:fldCharType="separate"/>
      </w:r>
      <w:r w:rsidR="00B62360" w:rsidRPr="00B62360">
        <w:rPr>
          <w:noProof/>
          <w:color w:val="000000"/>
          <w:szCs w:val="20"/>
        </w:rPr>
        <w:t>[23]</w:t>
      </w:r>
      <w:r w:rsidR="00B62360">
        <w:rPr>
          <w:color w:val="000000"/>
          <w:szCs w:val="20"/>
        </w:rPr>
        <w:fldChar w:fldCharType="end"/>
      </w:r>
      <w:r w:rsidR="00B43D05" w:rsidRPr="00966006">
        <w:rPr>
          <w:color w:val="000000"/>
          <w:szCs w:val="20"/>
        </w:rPr>
        <w:t>.</w:t>
      </w:r>
    </w:p>
    <w:p w14:paraId="6BA3CF5A" w14:textId="646CCB91" w:rsidR="00B43D05" w:rsidRPr="00124AE1" w:rsidRDefault="00B43D05" w:rsidP="00B43D05">
      <w:pPr>
        <w:pStyle w:val="Descripcin"/>
        <w:keepNext/>
        <w:jc w:val="center"/>
        <w:rPr>
          <w:rStyle w:val="nfasissutil"/>
        </w:rPr>
      </w:pPr>
      <w:bookmarkStart w:id="44" w:name="_Toc169808167"/>
      <w:r w:rsidRPr="00124AE1">
        <w:rPr>
          <w:rStyle w:val="nfasissutil"/>
        </w:rPr>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7C5C87">
        <w:rPr>
          <w:rStyle w:val="nfasissutil"/>
          <w:noProof/>
        </w:rPr>
        <w:t>3</w:t>
      </w:r>
      <w:r w:rsidRPr="00124AE1">
        <w:rPr>
          <w:rStyle w:val="nfasissutil"/>
        </w:rPr>
        <w:fldChar w:fldCharType="end"/>
      </w:r>
      <w:r w:rsidRPr="00124AE1">
        <w:rPr>
          <w:rStyle w:val="nfasissutil"/>
        </w:rPr>
        <w:t>:Descripción del uso de Power BI para crear análisis controlados por datos</w:t>
      </w:r>
      <w:bookmarkEnd w:id="44"/>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069C197A"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B62360">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fldChar w:fldCharType="separate"/>
      </w:r>
      <w:r w:rsidR="00DB2E87" w:rsidRPr="00DB2E87">
        <w:rPr>
          <w:i w:val="0"/>
          <w:noProof/>
        </w:rPr>
        <w:t>[23]</w:t>
      </w:r>
      <w:r>
        <w:fldChar w:fldCharType="end"/>
      </w:r>
      <w:r w:rsidRPr="00966006">
        <w:t xml:space="preserve"> </w:t>
      </w:r>
    </w:p>
    <w:p w14:paraId="42D82FA8" w14:textId="1A49973F"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Además, debe haber una fila de encabezado y no deben existir columnas o filas que muestren totales, ya que las operaciones totales se gestionan en Power BI durante la creación de los objetos visuales</w:t>
      </w:r>
      <w:r>
        <w:rPr>
          <w:color w:val="000000"/>
          <w:szCs w:val="20"/>
        </w:rPr>
        <w:fldChar w:fldCharType="begin" w:fldLock="1"/>
      </w:r>
      <w:r w:rsidR="00B6236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Pr>
          <w:color w:val="000000"/>
          <w:szCs w:val="20"/>
        </w:rPr>
        <w:fldChar w:fldCharType="separate"/>
      </w:r>
      <w:r w:rsidR="00DB2E87" w:rsidRPr="00DB2E87">
        <w:rPr>
          <w:noProof/>
          <w:color w:val="000000"/>
          <w:szCs w:val="20"/>
        </w:rPr>
        <w:t>[23]</w:t>
      </w:r>
      <w:r>
        <w:rPr>
          <w:color w:val="000000"/>
          <w:szCs w:val="20"/>
        </w:rPr>
        <w:fldChar w:fldCharType="end"/>
      </w:r>
      <w:r w:rsidRPr="008363C4">
        <w:rPr>
          <w:color w:val="000000"/>
          <w:szCs w:val="20"/>
        </w:rPr>
        <w:t xml:space="preserve">. </w:t>
      </w:r>
      <w:r w:rsidRPr="00BE7346">
        <w:rPr>
          <w:szCs w:val="20"/>
        </w:rPr>
        <w:t xml:space="preserve">A la hora de realizar la carga de datos al servicio Power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siguiente </w:t>
      </w:r>
      <w:r w:rsidR="00BE7346">
        <w:fldChar w:fldCharType="begin"/>
      </w:r>
      <w:r w:rsidR="00BE7346">
        <w:instrText xml:space="preserve"> REF _Ref168391605 \h </w:instrText>
      </w:r>
      <w:r w:rsidR="00BE7346">
        <w:fldChar w:fldCharType="separate"/>
      </w:r>
      <w:r w:rsidR="007C5C87" w:rsidRPr="003E2DB2">
        <w:rPr>
          <w:rStyle w:val="nfasissutil"/>
        </w:rPr>
        <w:t xml:space="preserve">Figura </w:t>
      </w:r>
      <w:r w:rsidR="007C5C87">
        <w:rPr>
          <w:rStyle w:val="nfasissutil"/>
          <w:noProof/>
        </w:rPr>
        <w:t>4</w:t>
      </w:r>
      <w:r w:rsidR="00BE7346">
        <w:fldChar w:fldCharType="end"/>
      </w:r>
      <w:r w:rsidR="00BE7346">
        <w:t xml:space="preserve"> se observa cómo se ha creado el modelo y las relaciones.</w:t>
      </w:r>
      <w:r w:rsidR="003A72EA">
        <w:t xml:space="preserve"> En todos los casos excepto en uno la cardinalidad se ha definido uno a varios con la dirección de filtro única. </w:t>
      </w:r>
    </w:p>
    <w:p w14:paraId="1BF6526D" w14:textId="7EA8A60A" w:rsidR="003E2DB2" w:rsidRPr="003E2DB2" w:rsidRDefault="003E2DB2" w:rsidP="003E2DB2">
      <w:pPr>
        <w:pStyle w:val="Descripcin"/>
        <w:keepNext/>
        <w:jc w:val="center"/>
        <w:rPr>
          <w:rStyle w:val="nfasissutil"/>
        </w:rPr>
      </w:pPr>
      <w:bookmarkStart w:id="45" w:name="_Ref168391605"/>
      <w:bookmarkStart w:id="46" w:name="_Toc169808168"/>
      <w:r w:rsidRPr="003E2DB2">
        <w:rPr>
          <w:rStyle w:val="nfasissutil"/>
        </w:rPr>
        <w:lastRenderedPageBreak/>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7C5C87">
        <w:rPr>
          <w:rStyle w:val="nfasissutil"/>
          <w:noProof/>
        </w:rPr>
        <w:t>4</w:t>
      </w:r>
      <w:r w:rsidRPr="003E2DB2">
        <w:rPr>
          <w:rStyle w:val="nfasissutil"/>
        </w:rPr>
        <w:fldChar w:fldCharType="end"/>
      </w:r>
      <w:bookmarkEnd w:id="45"/>
      <w:r w:rsidRPr="003E2DB2">
        <w:rPr>
          <w:rStyle w:val="nfasissutil"/>
        </w:rPr>
        <w:t>: Diseño del m</w:t>
      </w:r>
      <w:r>
        <w:rPr>
          <w:rStyle w:val="nfasissutil"/>
        </w:rPr>
        <w:t>o</w:t>
      </w:r>
      <w:r w:rsidRPr="003E2DB2">
        <w:rPr>
          <w:rStyle w:val="nfasissutil"/>
        </w:rPr>
        <w:t>delo</w:t>
      </w:r>
      <w:bookmarkEnd w:id="46"/>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6"/>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7" w:name="_Toc169808202"/>
      <w:r>
        <w:t>Definición de medidas y KPIs</w:t>
      </w:r>
      <w:bookmarkEnd w:id="47"/>
    </w:p>
    <w:p w14:paraId="2555C38F" w14:textId="408C9E01" w:rsidR="0068551E" w:rsidRPr="00966006" w:rsidRDefault="00361BD9" w:rsidP="00ED70D9">
      <w:r>
        <w:t xml:space="preserve">Para la realización de medidas y </w:t>
      </w:r>
      <w:r w:rsidRPr="002C7DA8">
        <w:rPr>
          <w:i/>
          <w:iCs/>
        </w:rPr>
        <w:t>K</w:t>
      </w:r>
      <w:r w:rsidR="002C7DA8">
        <w:rPr>
          <w:i/>
          <w:iCs/>
        </w:rPr>
        <w:t>ey Performance Indicator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Data Analysis Expression</w:t>
      </w:r>
      <w:r w:rsidR="0068551E" w:rsidRPr="00966006">
        <w:t xml:space="preserve"> (</w:t>
      </w:r>
      <w:r w:rsidR="0068551E" w:rsidRPr="00B62360">
        <w:rPr>
          <w:i/>
          <w:iCs/>
        </w:rPr>
        <w:t>DAX</w:t>
      </w:r>
      <w:r w:rsidR="0068551E" w:rsidRPr="00966006">
        <w:t xml:space="preserve">) </w:t>
      </w:r>
      <w:r>
        <w:t xml:space="preserve">que </w:t>
      </w:r>
      <w:r w:rsidR="0068551E" w:rsidRPr="00966006">
        <w:t xml:space="preserve">es un lenguaje de expresiones de fórmulas que se usa en </w:t>
      </w:r>
      <w:r w:rsidR="0068551E" w:rsidRPr="002C7DA8">
        <w:rPr>
          <w:i/>
          <w:iCs/>
        </w:rPr>
        <w:t>Analysis Services</w:t>
      </w:r>
      <w:r w:rsidR="0068551E" w:rsidRPr="00966006">
        <w:t xml:space="preserve">, Power BI y </w:t>
      </w:r>
      <w:r w:rsidR="0068551E" w:rsidRPr="002C7DA8">
        <w:rPr>
          <w:i/>
          <w:iCs/>
        </w:rPr>
        <w:t>Power Pivot</w:t>
      </w:r>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48" w:name="_Toc169808203"/>
      <w:r w:rsidRPr="00966006">
        <w:rPr>
          <w:shd w:val="clear" w:color="auto" w:fill="FFFFFF"/>
        </w:rPr>
        <w:t>Medidas</w:t>
      </w:r>
      <w:bookmarkEnd w:id="48"/>
    </w:p>
    <w:p w14:paraId="332F8D81" w14:textId="2BA50FF6" w:rsidR="0068551E" w:rsidRPr="00966006" w:rsidRDefault="0068551E" w:rsidP="00ED70D9">
      <w:r w:rsidRPr="00966006">
        <w:rPr>
          <w:shd w:val="clear" w:color="auto" w:fill="FFFFFF"/>
        </w:rPr>
        <w:t>Las medidas son fórmulas de cálculo dinámico en las que los resultados cambian en función del contexto. Las medidas se usan en informes en los que se pueden combinar y filtrar datos del modelo mediante varios atributos, como un informe de Power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cálculo inmediatamente es que el resultado de una medida no se puede determinar sin el </w:t>
      </w:r>
      <w:r w:rsidRPr="00966006">
        <w:rPr>
          <w:shd w:val="clear" w:color="auto" w:fill="FFFFFF"/>
        </w:rPr>
        <w:lastRenderedPageBreak/>
        <w:t>contexto. Se ejecuta una consulta distinta por cada celda de los resultados. Es decir, cada combinación de encabezados de fila y de columna de una tabla dinámica, o cada selección de segmentación de datos y filtros de un informe de Power BI, genera un subconjunto de datos diferente sobre el que se calcula la medida</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49" w:name="_Toc169808204"/>
      <w:r w:rsidRPr="00966006">
        <w:rPr>
          <w:shd w:val="clear" w:color="auto" w:fill="FFFFFF"/>
        </w:rPr>
        <w:t>Tablas calculadas</w:t>
      </w:r>
      <w:bookmarkEnd w:id="49"/>
    </w:p>
    <w:p w14:paraId="3DBA5E66" w14:textId="7443D1F1"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w:t>
      </w:r>
    </w:p>
    <w:p w14:paraId="31C455EF" w14:textId="2C50C39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8258EC">
        <w:fldChar w:fldCharType="begin" w:fldLock="1"/>
      </w:r>
      <w:r w:rsidR="00B62360">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fldChar w:fldCharType="separate"/>
      </w:r>
      <w:r w:rsidR="00DB2E87" w:rsidRPr="00DB2E87">
        <w:rPr>
          <w:noProof/>
        </w:rPr>
        <w:t>[25]</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50" w:name="_Toc169808205"/>
      <w:r>
        <w:t>Visualización</w:t>
      </w:r>
      <w:bookmarkEnd w:id="50"/>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51" w:name="_Toc169808206"/>
      <w:r w:rsidRPr="00966006">
        <w:rPr>
          <w:shd w:val="clear" w:color="auto" w:fill="FFFFFF"/>
        </w:rPr>
        <w:t>Estructura del informe</w:t>
      </w:r>
      <w:bookmarkEnd w:id="51"/>
    </w:p>
    <w:p w14:paraId="3693135B" w14:textId="3BA82A2F" w:rsidR="0068551E" w:rsidRPr="00966006" w:rsidRDefault="0068551E" w:rsidP="00ED70D9">
      <w:r w:rsidRPr="00966006">
        <w:rPr>
          <w:shd w:val="clear" w:color="auto" w:fill="FFFFFF"/>
        </w:rPr>
        <w:t xml:space="preserve">Estructuralmente, el informe de Power BI se conecta a un único modelo semántico y tiene varias páginas de informe. En cada página, se han diseñado objetos de informe, entre los que se incluyen los siguientes: </w:t>
      </w:r>
      <w:r w:rsidR="00B62360">
        <w:rPr>
          <w:shd w:val="clear" w:color="auto" w:fill="FFFFFF"/>
        </w:rPr>
        <w:t>o</w:t>
      </w:r>
      <w:r w:rsidRPr="00966006">
        <w:rPr>
          <w:shd w:val="clear" w:color="auto" w:fill="FFFFFF"/>
        </w:rPr>
        <w:t>bjetos visuales, que s</w:t>
      </w:r>
      <w:r w:rsidR="00B62360">
        <w:rPr>
          <w:shd w:val="clear" w:color="auto" w:fill="FFFFFF"/>
        </w:rPr>
        <w:t>on</w:t>
      </w:r>
      <w:r w:rsidRPr="00966006">
        <w:rPr>
          <w:shd w:val="clear" w:color="auto" w:fill="FFFFFF"/>
        </w:rPr>
        <w:t xml:space="preserve"> visualizaciones de datos del modelo 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Default="0068551E" w:rsidP="009C7BF7">
      <w:pPr>
        <w:pStyle w:val="Ttulo3"/>
        <w:rPr>
          <w:shd w:val="clear" w:color="auto" w:fill="FFFFFF"/>
        </w:rPr>
      </w:pPr>
      <w:bookmarkStart w:id="52" w:name="_Toc169808207"/>
      <w:r w:rsidRPr="00966006">
        <w:rPr>
          <w:shd w:val="clear" w:color="auto" w:fill="FFFFFF"/>
        </w:rPr>
        <w:lastRenderedPageBreak/>
        <w:t>Especificación del diseño del informe analítico</w:t>
      </w:r>
      <w:bookmarkEnd w:id="52"/>
    </w:p>
    <w:p w14:paraId="21036F14" w14:textId="293CE26D"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que e</w:t>
      </w:r>
      <w:r w:rsidRPr="00BA1DE0">
        <w:rPr>
          <w:shd w:val="clear" w:color="auto" w:fill="FFFFFF"/>
        </w:rPr>
        <w:t xml:space="preserve">s 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r w:rsidRPr="00BA1DE0">
        <w:rPr>
          <w:i/>
          <w:iCs/>
          <w:shd w:val="clear" w:color="auto" w:fill="FFFFFF"/>
        </w:rPr>
        <w:t>zoom</w:t>
      </w:r>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r>
        <w:rPr>
          <w:shd w:val="clear" w:color="auto" w:fill="FFFFFF"/>
        </w:rPr>
        <w:fldChar w:fldCharType="begin" w:fldLock="1"/>
      </w:r>
      <w:r w:rsidR="00AB61BD">
        <w:rPr>
          <w:shd w:val="clear" w:color="auto" w:fill="FFFFFF"/>
        </w:rPr>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Pr>
          <w:shd w:val="clear" w:color="auto" w:fill="FFFFFF"/>
        </w:rPr>
        <w:fldChar w:fldCharType="separate"/>
      </w:r>
      <w:r w:rsidRPr="00BA1DE0">
        <w:rPr>
          <w:noProof/>
          <w:shd w:val="clear" w:color="auto" w:fill="FFFFFF"/>
        </w:rPr>
        <w:t>[26]</w:t>
      </w:r>
      <w:r>
        <w:rPr>
          <w:shd w:val="clear" w:color="auto" w:fill="FFFFFF"/>
        </w:rPr>
        <w:fldChar w:fldCharType="end"/>
      </w:r>
      <w:r w:rsidRPr="00BA1DE0">
        <w:rPr>
          <w:shd w:val="clear" w:color="auto" w:fill="FFFFFF"/>
        </w:rPr>
        <w:t xml:space="preserve">. </w:t>
      </w:r>
    </w:p>
    <w:p w14:paraId="4DE425A1" w14:textId="367B47EA"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B61BD">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fldChar w:fldCharType="separate"/>
      </w:r>
      <w:r w:rsidR="00BA1DE0" w:rsidRPr="00BA1DE0">
        <w:rPr>
          <w:noProof/>
        </w:rPr>
        <w:t>[27]</w:t>
      </w:r>
      <w:r w:rsidR="000A5DBE">
        <w:fldChar w:fldCharType="end"/>
      </w:r>
      <w:r w:rsidRPr="00966006">
        <w:t>.</w:t>
      </w:r>
      <w:r w:rsidR="00304325">
        <w:t xml:space="preserve"> </w:t>
      </w:r>
    </w:p>
    <w:p w14:paraId="012B9AA6" w14:textId="0D7ECE2B" w:rsidR="0068551E" w:rsidRPr="000C596E" w:rsidRDefault="0068551E" w:rsidP="000C596E">
      <w:pPr>
        <w:pStyle w:val="Ttulo4"/>
      </w:pPr>
      <w:bookmarkStart w:id="53" w:name="_Toc169808208"/>
      <w:r w:rsidRPr="000C596E">
        <w:t>Espacio</w:t>
      </w:r>
      <w:r w:rsidR="00304325" w:rsidRPr="000C596E">
        <w:t>, márgenes y equilibrio</w:t>
      </w:r>
      <w:bookmarkEnd w:id="53"/>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54" w:name="_Toc169808209"/>
      <w:r w:rsidRPr="00966006">
        <w:t>Alineación</w:t>
      </w:r>
      <w:r w:rsidR="00F65808">
        <w:t xml:space="preserve"> y tamaño del objeto visual</w:t>
      </w:r>
      <w:bookmarkEnd w:id="54"/>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w:t>
      </w:r>
      <w:r w:rsidR="00390D2F" w:rsidRPr="00966006">
        <w:lastRenderedPageBreak/>
        <w:t xml:space="preserve">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5" w:name="_Toc169808210"/>
      <w:r w:rsidRPr="00966006">
        <w:t>Color</w:t>
      </w:r>
      <w:bookmarkEnd w:id="55"/>
    </w:p>
    <w:p w14:paraId="3EDB4977" w14:textId="2FF97AB9"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 xml:space="preserve">con la paleta corporativa. Esto asegura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6" w:name="_Toc169808211"/>
      <w:r w:rsidRPr="00966006">
        <w:t>Coherencia en el diseño de informes</w:t>
      </w:r>
      <w:bookmarkEnd w:id="56"/>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57" w:name="_Toc169808212"/>
      <w:r w:rsidRPr="00966006">
        <w:t>Selección de objetos visuales en informes</w:t>
      </w:r>
      <w:bookmarkEnd w:id="57"/>
    </w:p>
    <w:p w14:paraId="0444EE74" w14:textId="70893D06"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p>
    <w:p w14:paraId="39B3BEDD" w14:textId="2E6A94D2" w:rsidR="0068551E" w:rsidRPr="00966006" w:rsidRDefault="0068551E" w:rsidP="00E438C5">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s o el análisis por estados.</w:t>
      </w:r>
      <w:r w:rsidR="00F9756A">
        <w:rPr>
          <w:shd w:val="clear" w:color="auto" w:fill="FFFFFF"/>
        </w:rPr>
        <w:t xml:space="preserve"> Para visualizar la evolución tanto de las ventas 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w:t>
      </w:r>
      <w:r w:rsidR="00F9756A">
        <w:rPr>
          <w:shd w:val="clear" w:color="auto" w:fill="FFFFFF"/>
        </w:rPr>
        <w:lastRenderedPageBreak/>
        <w:t xml:space="preserve">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 el fondo se muestra en rojo.</w:t>
      </w:r>
      <w:r w:rsidRPr="00966006">
        <w:rPr>
          <w:shd w:val="clear" w:color="auto" w:fill="FFFFFF"/>
        </w:rPr>
        <w:t xml:space="preserve"> Por último, cuando un modelo semántico contiene información geoespacial, esta puede visualizarse eficazmente mediante objetos visuales de mapa. Power BI ofrece varios objetos visuales principales diseñados para mapas, cada uno con diversas opciones de formato que, aplicadas correctamente, pueden resaltar datos geoespaciales de manera efectiva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58" w:name="_Toc169808213"/>
      <w:r w:rsidRPr="00966006">
        <w:rPr>
          <w:shd w:val="clear" w:color="auto" w:fill="FFFFFF"/>
        </w:rPr>
        <w:t>Formato y configuración de visualizaciones</w:t>
      </w:r>
      <w:bookmarkEnd w:id="58"/>
    </w:p>
    <w:p w14:paraId="0DC4C84A" w14:textId="6A9DBFE7" w:rsidR="0068551E" w:rsidRPr="00966006" w:rsidRDefault="0068551E" w:rsidP="00D517F2">
      <w:r w:rsidRPr="00966006">
        <w:rPr>
          <w:shd w:val="clear" w:color="auto" w:fill="FFFFFF"/>
        </w:rPr>
        <w:t xml:space="preserve">Power BI Desktop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orde permite definir un borde alrededor del objeto visual para destacarlo en el lienzo y mejorar su claridad visual, en el informe se ha optado por poner el borde redondeado. </w:t>
      </w:r>
    </w:p>
    <w:p w14:paraId="0F90F964" w14:textId="38271DF8"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w:t>
      </w:r>
      <w:r w:rsidRPr="00966006">
        <w:rPr>
          <w:shd w:val="clear" w:color="auto" w:fill="FFFFFF"/>
        </w:rPr>
        <w:lastRenderedPageBreak/>
        <w:t xml:space="preserve">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59" w:name="_Ref169766401"/>
      <w:bookmarkStart w:id="60" w:name="_Toc169808214"/>
      <w:r w:rsidRPr="00966006">
        <w:t>Trabajo con marcadores</w:t>
      </w:r>
      <w:bookmarkEnd w:id="59"/>
      <w:bookmarkEnd w:id="60"/>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5B32A0CE"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0068551E"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2190B8D6" w14:textId="77777777" w:rsidR="00AB61BD" w:rsidRDefault="00AB61BD" w:rsidP="00AB61BD">
      <w:pPr>
        <w:pStyle w:val="Sinespaciado"/>
        <w:numPr>
          <w:ilvl w:val="0"/>
          <w:numId w:val="0"/>
        </w:numPr>
        <w:ind w:left="720" w:hanging="360"/>
      </w:pPr>
    </w:p>
    <w:p w14:paraId="1E0E90FA" w14:textId="77777777" w:rsidR="00AB61BD" w:rsidRPr="00852785" w:rsidRDefault="00AB61BD" w:rsidP="00AB61BD">
      <w:pPr>
        <w:pStyle w:val="Sinespaciado"/>
        <w:numPr>
          <w:ilvl w:val="0"/>
          <w:numId w:val="0"/>
        </w:numPr>
        <w:ind w:left="720" w:hanging="360"/>
      </w:pPr>
    </w:p>
    <w:p w14:paraId="4FDA132E" w14:textId="1B1BD7CA" w:rsidR="00060252" w:rsidRPr="00966006" w:rsidRDefault="00060252" w:rsidP="00924C1F">
      <w:pPr>
        <w:pStyle w:val="Ttulo2"/>
        <w:ind w:left="0"/>
      </w:pPr>
      <w:bookmarkStart w:id="61" w:name="_Toc168055094"/>
      <w:bookmarkStart w:id="62" w:name="_Toc169808215"/>
      <w:r w:rsidRPr="00966006">
        <w:lastRenderedPageBreak/>
        <w:t xml:space="preserve">Aplicación de Modelos </w:t>
      </w:r>
      <w:r w:rsidR="007217AF" w:rsidRPr="00966006">
        <w:t>para la predicción de la demanda</w:t>
      </w:r>
      <w:bookmarkEnd w:id="61"/>
      <w:bookmarkEnd w:id="62"/>
      <w:r w:rsidRPr="00966006">
        <w:t xml:space="preserve"> </w:t>
      </w:r>
    </w:p>
    <w:p w14:paraId="18EFCBF4" w14:textId="38CA3B4D"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w:t>
      </w:r>
      <w:r w:rsidR="004B0765">
        <w:t xml:space="preserve">e implementado </w:t>
      </w:r>
      <w:r w:rsidRPr="00966006">
        <w:t xml:space="preserve">un modelo de los previamente </w:t>
      </w:r>
      <w:r w:rsidR="00924C1F" w:rsidRPr="00966006">
        <w:t>mencionados</w:t>
      </w:r>
      <w:r w:rsidRPr="00966006">
        <w:t xml:space="preserve"> para predecir la demanda utilizando datos históricos disponibles.</w:t>
      </w:r>
      <w:r w:rsidR="005C4D3F" w:rsidRPr="00966006">
        <w:t xml:space="preserve"> </w:t>
      </w:r>
    </w:p>
    <w:p w14:paraId="6BC1172A" w14:textId="77777777" w:rsidR="005C4D3F" w:rsidRPr="00966006" w:rsidRDefault="005C4D3F" w:rsidP="00AA1668">
      <w:pPr>
        <w:rPr>
          <w:rFonts w:eastAsia="Arial Narrow" w:cs="Arial"/>
        </w:rPr>
      </w:pPr>
    </w:p>
    <w:p w14:paraId="4B0EC920" w14:textId="65D3CC9E"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r w:rsidR="005C4D3F" w:rsidRPr="00AD253B">
        <w:rPr>
          <w:i/>
          <w:iCs/>
        </w:rPr>
        <w:t>dataset</w:t>
      </w:r>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C5C87" w:rsidRPr="00966006">
        <w:rPr>
          <w:rStyle w:val="nfasissutil"/>
        </w:rPr>
        <w:t xml:space="preserve">Figura </w:t>
      </w:r>
      <w:r w:rsidR="007C5C87">
        <w:rPr>
          <w:rStyle w:val="nfasissutil"/>
          <w:noProof/>
        </w:rPr>
        <w:t>5</w:t>
      </w:r>
      <w:r w:rsidR="007D7B3F" w:rsidRPr="00966006">
        <w:fldChar w:fldCharType="end"/>
      </w:r>
      <w:r w:rsidR="007D7B3F" w:rsidRPr="00966006">
        <w:t>.</w:t>
      </w:r>
    </w:p>
    <w:p w14:paraId="008AF285" w14:textId="1728FB1E" w:rsidR="00654ED5" w:rsidRPr="00966006" w:rsidRDefault="00654ED5" w:rsidP="00654ED5">
      <w:pPr>
        <w:pStyle w:val="Descripcin"/>
        <w:keepNext/>
        <w:jc w:val="center"/>
        <w:rPr>
          <w:rStyle w:val="nfasissutil"/>
        </w:rPr>
      </w:pPr>
      <w:bookmarkStart w:id="63" w:name="_Ref168074805"/>
      <w:bookmarkStart w:id="64" w:name="_Toc169808169"/>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5</w:t>
      </w:r>
      <w:r w:rsidRPr="00966006">
        <w:rPr>
          <w:rStyle w:val="nfasissutil"/>
        </w:rPr>
        <w:fldChar w:fldCharType="end"/>
      </w:r>
      <w:bookmarkEnd w:id="63"/>
      <w:r w:rsidRPr="00966006">
        <w:rPr>
          <w:rStyle w:val="nfasissutil"/>
        </w:rPr>
        <w:t>:Serie temporal de ventas y compras</w:t>
      </w:r>
      <w:bookmarkEnd w:id="64"/>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7DD2E4F6"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tener patrones estacionales. </w:t>
      </w:r>
      <w:r w:rsidRPr="00966006">
        <w:t xml:space="preserve">Seguido se ha entrenado el modelo utilizando los datos disponibles </w:t>
      </w:r>
      <w:r w:rsidRPr="00966006">
        <w:lastRenderedPageBreak/>
        <w:t>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r w:rsidR="000D0649" w:rsidRPr="00AD253B">
        <w:rPr>
          <w:i/>
          <w:iCs/>
        </w:rPr>
        <w:t>Root Mean Square Error</w:t>
      </w:r>
      <w:r w:rsidR="000D0649" w:rsidRPr="00966006">
        <w:t>)</w:t>
      </w:r>
      <w:r w:rsidR="00BD2C26" w:rsidRPr="00966006">
        <w:t xml:space="preserve">. </w:t>
      </w:r>
      <w:r w:rsidR="0053792E" w:rsidRPr="00966006">
        <w:t>La métrica de evaluación MAE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w:t>
      </w:r>
      <w:r w:rsidR="004B0765">
        <w:t xml:space="preserve"> ha sido</w:t>
      </w:r>
      <w:r w:rsidR="0053792E" w:rsidRPr="00966006">
        <w:t xml:space="preserv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aprendizaje automático como </w:t>
      </w:r>
      <w:r w:rsidR="0053792E" w:rsidRPr="00AD253B">
        <w:rPr>
          <w:i/>
          <w:iCs/>
        </w:rPr>
        <w:t>Random Forest</w:t>
      </w:r>
    </w:p>
    <w:p w14:paraId="1F084D16" w14:textId="77777777" w:rsidR="006B4032" w:rsidRPr="00966006" w:rsidRDefault="006B4032" w:rsidP="00D329BF"/>
    <w:p w14:paraId="74C8A2BF" w14:textId="1EA6AC54" w:rsidR="00A62DF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r w:rsidRPr="00AD253B">
        <w:rPr>
          <w:i/>
          <w:iCs/>
        </w:rPr>
        <w:t>Random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r w:rsidR="006B4032" w:rsidRPr="00AD253B">
        <w:rPr>
          <w:i/>
          <w:iCs/>
        </w:rPr>
        <w:t>RandomForestRegressor</w:t>
      </w:r>
      <w:r w:rsidR="006B4032" w:rsidRPr="00966006">
        <w:rPr>
          <w:lang w:eastAsia="es-ES"/>
        </w:rPr>
        <w:t xml:space="preserve"> para el modelo de regresión forestal aleatoria, </w:t>
      </w:r>
      <w:r w:rsidR="006B4032" w:rsidRPr="00AD253B">
        <w:rPr>
          <w:i/>
          <w:iCs/>
        </w:rPr>
        <w:t>GridSearchCV</w:t>
      </w:r>
      <w:r w:rsidR="006B4032" w:rsidRPr="00966006">
        <w:rPr>
          <w:lang w:eastAsia="es-ES"/>
        </w:rPr>
        <w:t xml:space="preserve"> para la búsqueda de hiperparámetros, y </w:t>
      </w:r>
      <w:r w:rsidR="006B4032" w:rsidRPr="00AD253B">
        <w:rPr>
          <w:i/>
          <w:iCs/>
        </w:rPr>
        <w:t>train_test_split</w:t>
      </w:r>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de hiperparámetros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hiperparámetros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entre las predicciones y los valores reales en el conjunto de prueba.</w:t>
      </w:r>
      <w:r w:rsidR="007D03DB" w:rsidRPr="00966006">
        <w:rPr>
          <w:lang w:eastAsia="es-ES"/>
        </w:rPr>
        <w:t xml:space="preserve"> Estos </w:t>
      </w:r>
      <w:r w:rsidR="006B4032" w:rsidRPr="00966006">
        <w:rPr>
          <w:lang w:eastAsia="es-ES"/>
        </w:rPr>
        <w:t xml:space="preserve">valores indican la diferencia promedio absoluta y la raíz del error cuadrático medio entre las predicciones del modelo y los valores reales en el conjunto </w:t>
      </w:r>
      <w:r w:rsidR="006B4032" w:rsidRPr="00966006">
        <w:rPr>
          <w:lang w:eastAsia="es-ES"/>
        </w:rPr>
        <w:lastRenderedPageBreak/>
        <w:t>de prueba, respectivamente.</w:t>
      </w:r>
      <w:r w:rsidR="007D7B3F" w:rsidRPr="00966006">
        <w:rPr>
          <w:lang w:eastAsia="es-ES"/>
        </w:rPr>
        <w:t xml:space="preserve"> </w:t>
      </w:r>
      <w:r w:rsidR="00A62DF6" w:rsidRPr="00966006">
        <w:rPr>
          <w:lang w:eastAsia="es-ES"/>
        </w:rPr>
        <w:t xml:space="preserve">Los resultados del modelo </w:t>
      </w:r>
      <w:r w:rsidR="00A62DF6" w:rsidRPr="00AD253B">
        <w:rPr>
          <w:i/>
          <w:iCs/>
          <w:lang w:eastAsia="es-ES"/>
        </w:rPr>
        <w:t>Random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Random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r w:rsidR="00A62DF6" w:rsidRPr="00AD253B">
        <w:rPr>
          <w:i/>
          <w:iCs/>
          <w:lang w:eastAsia="es-ES"/>
        </w:rPr>
        <w:t>Random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r w:rsidR="00A62DF6" w:rsidRPr="00AD253B">
        <w:rPr>
          <w:i/>
          <w:iCs/>
          <w:lang w:eastAsia="es-ES"/>
        </w:rPr>
        <w:t xml:space="preserve">Random Forest </w:t>
      </w:r>
      <w:r w:rsidR="00A62DF6" w:rsidRPr="00966006">
        <w:rPr>
          <w:lang w:eastAsia="es-ES"/>
        </w:rPr>
        <w:t>como un enfoque más adecuado para la tarea de predicción en este contexto específico.</w:t>
      </w:r>
    </w:p>
    <w:p w14:paraId="2379CB0B" w14:textId="77777777" w:rsidR="00EA2C8F" w:rsidRPr="00966006" w:rsidRDefault="00EA2C8F" w:rsidP="00A62DF6">
      <w:pPr>
        <w:rPr>
          <w:lang w:eastAsia="es-ES"/>
        </w:rPr>
      </w:pPr>
    </w:p>
    <w:p w14:paraId="2597C0E0" w14:textId="5E8F0DA7"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r w:rsidRPr="00AD253B">
        <w:rPr>
          <w:i/>
          <w:iCs/>
          <w:lang w:eastAsia="es-ES"/>
        </w:rPr>
        <w:t>Dickey-Fuller</w:t>
      </w:r>
      <w:r w:rsidRPr="00966006">
        <w:rPr>
          <w:lang w:eastAsia="es-ES"/>
        </w:rPr>
        <w:t xml:space="preserve"> aumentada (ADF test). Este análisis proporciona información fundamental sobre la naturaleza de los datos</w:t>
      </w:r>
      <w:r w:rsidR="00283263">
        <w:rPr>
          <w:lang w:eastAsia="es-ES"/>
        </w:rPr>
        <w:t xml:space="preserve"> como se observa en la </w:t>
      </w:r>
      <w:r w:rsidR="00283263">
        <w:rPr>
          <w:lang w:eastAsia="es-ES"/>
        </w:rPr>
        <w:fldChar w:fldCharType="begin"/>
      </w:r>
      <w:r w:rsidR="00283263">
        <w:rPr>
          <w:lang w:eastAsia="es-ES"/>
        </w:rPr>
        <w:instrText xml:space="preserve"> REF _Ref169780379 \h </w:instrText>
      </w:r>
      <w:r w:rsidR="00283263">
        <w:rPr>
          <w:lang w:eastAsia="es-ES"/>
        </w:rPr>
      </w:r>
      <w:r w:rsidR="00283263">
        <w:rPr>
          <w:lang w:eastAsia="es-ES"/>
        </w:rPr>
        <w:fldChar w:fldCharType="separate"/>
      </w:r>
      <w:r w:rsidR="007C5C87" w:rsidRPr="00966006">
        <w:rPr>
          <w:rStyle w:val="nfasissutil"/>
        </w:rPr>
        <w:t xml:space="preserve">Figura </w:t>
      </w:r>
      <w:r w:rsidR="007C5C87">
        <w:rPr>
          <w:rStyle w:val="nfasissutil"/>
          <w:noProof/>
        </w:rPr>
        <w:t>6</w:t>
      </w:r>
      <w:r w:rsidR="00283263">
        <w:rPr>
          <w:lang w:eastAsia="es-ES"/>
        </w:rPr>
        <w:fldChar w:fldCharType="end"/>
      </w:r>
      <w:r w:rsidRPr="00966006">
        <w:rPr>
          <w:lang w:eastAsia="es-ES"/>
        </w:rPr>
        <w:t xml:space="preserve"> y orienta la selección del modelo más apropiado para su modelado.</w:t>
      </w:r>
    </w:p>
    <w:p w14:paraId="767224F6" w14:textId="4B94EDD0" w:rsidR="00654ED5" w:rsidRPr="00966006" w:rsidRDefault="00654ED5" w:rsidP="00654ED5">
      <w:pPr>
        <w:pStyle w:val="Descripcin"/>
        <w:keepNext/>
        <w:jc w:val="center"/>
        <w:rPr>
          <w:rStyle w:val="nfasissutil"/>
        </w:rPr>
      </w:pPr>
      <w:bookmarkStart w:id="65" w:name="_Ref169780379"/>
      <w:bookmarkStart w:id="66" w:name="_Toc169808170"/>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6</w:t>
      </w:r>
      <w:r w:rsidRPr="00966006">
        <w:rPr>
          <w:rStyle w:val="nfasissutil"/>
        </w:rPr>
        <w:fldChar w:fldCharType="end"/>
      </w:r>
      <w:bookmarkEnd w:id="65"/>
      <w:r w:rsidRPr="00966006">
        <w:rPr>
          <w:rStyle w:val="nfasissutil"/>
        </w:rPr>
        <w:t>: Ventas diarias</w:t>
      </w:r>
      <w:bookmarkEnd w:id="66"/>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57BAE8F2" w:rsidR="005179E1" w:rsidRPr="00966006" w:rsidRDefault="005179E1" w:rsidP="005179E1">
      <w:pPr>
        <w:rPr>
          <w:lang w:eastAsia="es-ES"/>
        </w:rPr>
      </w:pPr>
      <w:r w:rsidRPr="00966006">
        <w:rPr>
          <w:lang w:eastAsia="es-ES"/>
        </w:rPr>
        <w:t xml:space="preserve">La prueba de </w:t>
      </w:r>
      <w:r w:rsidRPr="00EA2C8F">
        <w:rPr>
          <w:i/>
          <w:iCs/>
          <w:lang w:eastAsia="es-ES"/>
        </w:rPr>
        <w:t>Dickey-Fuller</w:t>
      </w:r>
      <w:r w:rsidRPr="00966006">
        <w:rPr>
          <w:lang w:eastAsia="es-ES"/>
        </w:rPr>
        <w:t xml:space="preserve"> </w:t>
      </w:r>
      <w:r w:rsidR="00EA2C8F" w:rsidRPr="00966006">
        <w:rPr>
          <w:lang w:eastAsia="es-ES"/>
        </w:rPr>
        <w:t xml:space="preserve">(ADF) </w:t>
      </w:r>
      <w:r w:rsidRPr="00966006">
        <w:rPr>
          <w:lang w:eastAsia="es-ES"/>
        </w:rPr>
        <w:t>aumentada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34E8F59B"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C5C87" w:rsidRPr="00966006">
        <w:rPr>
          <w:rStyle w:val="nfasissutil"/>
        </w:rPr>
        <w:t xml:space="preserve">Figura </w:t>
      </w:r>
      <w:r w:rsidR="007C5C87">
        <w:rPr>
          <w:rStyle w:val="nfasissutil"/>
          <w:noProof/>
        </w:rPr>
        <w:t>7</w:t>
      </w:r>
      <w:r w:rsidR="007D7B3F" w:rsidRPr="00966006">
        <w:fldChar w:fldCharType="end"/>
      </w:r>
      <w:r w:rsidRPr="00966006">
        <w:t>.</w:t>
      </w:r>
    </w:p>
    <w:p w14:paraId="6C36BA38" w14:textId="77777777" w:rsidR="00654ED5" w:rsidRPr="00966006" w:rsidRDefault="00654ED5" w:rsidP="0053792E"/>
    <w:p w14:paraId="205BE3D2" w14:textId="1A0A410D" w:rsidR="00654ED5" w:rsidRPr="00966006" w:rsidRDefault="00654ED5" w:rsidP="00654ED5">
      <w:pPr>
        <w:pStyle w:val="Descripcin"/>
        <w:keepNext/>
        <w:jc w:val="center"/>
        <w:rPr>
          <w:rStyle w:val="nfasissutil"/>
        </w:rPr>
      </w:pPr>
      <w:bookmarkStart w:id="67" w:name="_Ref168074949"/>
      <w:bookmarkStart w:id="68" w:name="_Toc169808171"/>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7</w:t>
      </w:r>
      <w:r w:rsidRPr="00966006">
        <w:rPr>
          <w:rStyle w:val="nfasissutil"/>
        </w:rPr>
        <w:fldChar w:fldCharType="end"/>
      </w:r>
      <w:bookmarkEnd w:id="67"/>
      <w:r w:rsidRPr="00966006">
        <w:rPr>
          <w:rStyle w:val="nfasissutil"/>
        </w:rPr>
        <w:t>: Ventas diarias con y sin estacionalidad</w:t>
      </w:r>
      <w:bookmarkEnd w:id="68"/>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1492FAC8" w14:textId="77777777" w:rsidR="007C5C87"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 xml:space="preserve">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7D7B3F" w:rsidRPr="00966006">
        <w:fldChar w:fldCharType="begin"/>
      </w:r>
      <w:r w:rsidR="007D7B3F" w:rsidRPr="00966006">
        <w:instrText xml:space="preserve"> REF _Ref168074988 \h </w:instrText>
      </w:r>
      <w:r w:rsidR="007D7B3F" w:rsidRPr="00966006">
        <w:fldChar w:fldCharType="separate"/>
      </w:r>
    </w:p>
    <w:p w14:paraId="385EAF2F" w14:textId="0051C1AC" w:rsidR="001A2E0C" w:rsidRDefault="007C5C87" w:rsidP="001A2E0C">
      <w:r w:rsidRPr="00EA2C8F">
        <w:rPr>
          <w:rStyle w:val="nfasissutil"/>
        </w:rPr>
        <w:t xml:space="preserve">Figura </w:t>
      </w:r>
      <w:r>
        <w:rPr>
          <w:rStyle w:val="nfasissutil"/>
          <w:noProof/>
        </w:rPr>
        <w:t>8</w:t>
      </w:r>
      <w:r w:rsidR="007D7B3F" w:rsidRPr="00966006">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69" w:name="_Ref168074988"/>
    </w:p>
    <w:p w14:paraId="4ECEC99A" w14:textId="0C9F4822" w:rsidR="00654ED5" w:rsidRPr="00EA2C8F" w:rsidRDefault="00654ED5" w:rsidP="00EA2C8F">
      <w:pPr>
        <w:jc w:val="center"/>
        <w:rPr>
          <w:rStyle w:val="nfasissutil"/>
        </w:rPr>
      </w:pPr>
      <w:bookmarkStart w:id="70" w:name="_Toc169808172"/>
      <w:r w:rsidRPr="00EA2C8F">
        <w:rPr>
          <w:rStyle w:val="nfasissutil"/>
        </w:rPr>
        <w:t xml:space="preserve">Figura </w:t>
      </w:r>
      <w:r w:rsidRPr="00EA2C8F">
        <w:rPr>
          <w:rStyle w:val="nfasissutil"/>
        </w:rPr>
        <w:fldChar w:fldCharType="begin"/>
      </w:r>
      <w:r w:rsidRPr="00EA2C8F">
        <w:rPr>
          <w:rStyle w:val="nfasissutil"/>
        </w:rPr>
        <w:instrText xml:space="preserve"> SEQ Figura \* ARABIC </w:instrText>
      </w:r>
      <w:r w:rsidRPr="00EA2C8F">
        <w:rPr>
          <w:rStyle w:val="nfasissutil"/>
        </w:rPr>
        <w:fldChar w:fldCharType="separate"/>
      </w:r>
      <w:r w:rsidR="007C5C87">
        <w:rPr>
          <w:rStyle w:val="nfasissutil"/>
          <w:noProof/>
        </w:rPr>
        <w:t>8</w:t>
      </w:r>
      <w:r w:rsidRPr="00EA2C8F">
        <w:rPr>
          <w:rStyle w:val="nfasissutil"/>
        </w:rPr>
        <w:fldChar w:fldCharType="end"/>
      </w:r>
      <w:bookmarkEnd w:id="69"/>
      <w:r w:rsidRPr="00EA2C8F">
        <w:rPr>
          <w:rStyle w:val="nfasissutil"/>
        </w:rPr>
        <w:t>: Predicción de ventas sin estacionalidad</w:t>
      </w:r>
      <w:bookmarkEnd w:id="70"/>
    </w:p>
    <w:p w14:paraId="3B33A666" w14:textId="248D5559" w:rsidR="001A2E0C" w:rsidRPr="00AB61BD" w:rsidRDefault="000115AF" w:rsidP="00AB61BD">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7835A7D" w14:textId="77777777" w:rsidR="001A2E0C" w:rsidRDefault="001A2E0C" w:rsidP="001A2E0C">
      <w:pPr>
        <w:pStyle w:val="Ttulo2"/>
        <w:numPr>
          <w:ilvl w:val="1"/>
          <w:numId w:val="116"/>
        </w:numPr>
      </w:pPr>
      <w:bookmarkStart w:id="71" w:name="_Toc169808216"/>
      <w:r>
        <w:t>Control de versiones en GIT</w:t>
      </w:r>
      <w:bookmarkEnd w:id="71"/>
    </w:p>
    <w:p w14:paraId="15335989" w14:textId="04E5FFCC"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del mism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B61BD">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fldChar w:fldCharType="separate"/>
      </w:r>
      <w:r w:rsidR="00BA1DE0" w:rsidRPr="00BA1DE0">
        <w:rPr>
          <w:noProof/>
        </w:rPr>
        <w:t>[29]</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650DA7E" w:rsidR="002C004E" w:rsidRP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p>
    <w:p w14:paraId="1FEACBD4" w14:textId="066C8172" w:rsidR="002C004E" w:rsidRPr="002C004E" w:rsidRDefault="002C004E" w:rsidP="002C004E">
      <w:pPr>
        <w:rPr>
          <w:lang w:eastAsia="es-ES"/>
        </w:rPr>
      </w:pPr>
      <w:r w:rsidRPr="002C004E">
        <w:rPr>
          <w:lang w:eastAsia="es-ES"/>
        </w:rPr>
        <w:lastRenderedPageBreak/>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7CAF72A8" w:rsidR="001374E2" w:rsidRDefault="00F66775" w:rsidP="001374E2">
      <w:pPr>
        <w:rPr>
          <w:lang w:eastAsia="es-ES"/>
        </w:rPr>
      </w:pPr>
      <w:r>
        <w:t>En este proyecto, se ha trabajado con la integración de Visual Studio Code (</w:t>
      </w:r>
      <w:r w:rsidRPr="00F66775">
        <w:rPr>
          <w:i/>
          <w:iCs/>
        </w:rPr>
        <w:t>VS code</w:t>
      </w:r>
      <w:r>
        <w:t xml:space="preserve">) en GitHub. </w:t>
      </w:r>
      <w:r w:rsidR="001374E2" w:rsidRPr="001374E2">
        <w:rPr>
          <w:lang w:eastAsia="es-ES"/>
        </w:rPr>
        <w:t xml:space="preserve">La integración efectiva de GitHub en </w:t>
      </w:r>
      <w:r w:rsidR="001374E2" w:rsidRPr="00AD253B">
        <w:rPr>
          <w:i/>
          <w:iCs/>
          <w:lang w:eastAsia="es-ES"/>
        </w:rPr>
        <w:t>VS Code</w:t>
      </w:r>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VS Code</w:t>
      </w:r>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VS Code</w:t>
      </w:r>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VS Code</w:t>
      </w:r>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r w:rsidR="001374E2" w:rsidRPr="00F66775">
        <w:rPr>
          <w:i/>
          <w:iCs/>
          <w:lang w:eastAsia="es-ES"/>
        </w:rPr>
        <w:t>Code</w:t>
      </w:r>
      <w:r w:rsidR="001374E2" w:rsidRPr="001374E2">
        <w:rPr>
          <w:lang w:eastAsia="es-ES"/>
        </w:rPr>
        <w:t xml:space="preserve">, incluyendo el </w:t>
      </w:r>
      <w:r w:rsidR="001374E2" w:rsidRPr="00AD253B">
        <w:rPr>
          <w:i/>
          <w:iCs/>
          <w:lang w:eastAsia="es-ES"/>
        </w:rPr>
        <w:t>staging</w:t>
      </w:r>
      <w:r w:rsidR="001374E2" w:rsidRPr="001374E2">
        <w:rPr>
          <w:lang w:eastAsia="es-ES"/>
        </w:rPr>
        <w:t xml:space="preserve"> y </w:t>
      </w:r>
      <w:r w:rsidR="001374E2" w:rsidRPr="00AD253B">
        <w:rPr>
          <w:i/>
          <w:iCs/>
          <w:lang w:eastAsia="es-ES"/>
        </w:rPr>
        <w:t>commit</w:t>
      </w:r>
      <w:r w:rsidR="001374E2" w:rsidRPr="001374E2">
        <w:rPr>
          <w:lang w:eastAsia="es-ES"/>
        </w:rPr>
        <w:t xml:space="preserve"> de cambios, así como el </w:t>
      </w:r>
      <w:r w:rsidR="001374E2" w:rsidRPr="00AD253B">
        <w:rPr>
          <w:i/>
          <w:iCs/>
          <w:lang w:eastAsia="es-ES"/>
        </w:rPr>
        <w:t>push</w:t>
      </w:r>
      <w:r w:rsidR="001374E2" w:rsidRPr="001374E2">
        <w:rPr>
          <w:lang w:eastAsia="es-ES"/>
        </w:rPr>
        <w:t xml:space="preserve"> y </w:t>
      </w:r>
      <w:r w:rsidR="001374E2" w:rsidRPr="00AD253B">
        <w:rPr>
          <w:i/>
          <w:iCs/>
          <w:lang w:eastAsia="es-ES"/>
        </w:rPr>
        <w:t>pull</w:t>
      </w:r>
      <w:r w:rsidR="001374E2" w:rsidRPr="001374E2">
        <w:rPr>
          <w:lang w:eastAsia="es-ES"/>
        </w:rPr>
        <w:t xml:space="preserve"> de cambios hacia y desde el repositorio remoto en GitHub</w:t>
      </w:r>
      <w:r w:rsidR="00AD253B">
        <w:rPr>
          <w:lang w:eastAsia="es-ES"/>
        </w:rPr>
        <w:fldChar w:fldCharType="begin" w:fldLock="1"/>
      </w:r>
      <w:r w:rsidR="00AB61BD">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Pr>
          <w:lang w:eastAsia="es-ES"/>
        </w:rPr>
        <w:fldChar w:fldCharType="separate"/>
      </w:r>
      <w:r w:rsidR="00BA1DE0" w:rsidRPr="00BA1DE0">
        <w:rPr>
          <w:noProof/>
          <w:lang w:eastAsia="es-ES"/>
        </w:rPr>
        <w:t>[30]</w:t>
      </w:r>
      <w:r w:rsidR="00AD253B">
        <w:rPr>
          <w:lang w:eastAsia="es-ES"/>
        </w:rPr>
        <w:fldChar w:fldCharType="end"/>
      </w:r>
      <w:r w:rsidR="001374E2" w:rsidRPr="001374E2">
        <w:rPr>
          <w:lang w:eastAsia="es-ES"/>
        </w:rPr>
        <w:t>.</w:t>
      </w:r>
      <w:r>
        <w:rPr>
          <w:lang w:eastAsia="es-ES"/>
        </w:rPr>
        <w:t xml:space="preserve"> En la siguiente </w:t>
      </w:r>
      <w:r w:rsidR="007C5C87">
        <w:rPr>
          <w:lang w:eastAsia="es-ES"/>
        </w:rPr>
        <w:fldChar w:fldCharType="begin"/>
      </w:r>
      <w:r w:rsidR="007C5C87">
        <w:rPr>
          <w:lang w:eastAsia="es-ES"/>
        </w:rPr>
        <w:instrText xml:space="preserve"> REF _Ref169808056 \h </w:instrText>
      </w:r>
      <w:r w:rsidR="007C5C87">
        <w:rPr>
          <w:lang w:eastAsia="es-ES"/>
        </w:rPr>
      </w:r>
      <w:r w:rsidR="007C5C87">
        <w:rPr>
          <w:lang w:eastAsia="es-ES"/>
        </w:rPr>
        <w:fldChar w:fldCharType="separate"/>
      </w:r>
      <w:r w:rsidR="007C5C87" w:rsidRPr="00F66775">
        <w:rPr>
          <w:rStyle w:val="nfasissutil"/>
        </w:rPr>
        <w:t xml:space="preserve">Figura </w:t>
      </w:r>
      <w:r w:rsidR="007C5C87">
        <w:rPr>
          <w:rStyle w:val="nfasissutil"/>
          <w:noProof/>
        </w:rPr>
        <w:t>9</w:t>
      </w:r>
      <w:r w:rsidR="007C5C87">
        <w:rPr>
          <w:lang w:eastAsia="es-ES"/>
        </w:rPr>
        <w:fldChar w:fldCharType="end"/>
      </w:r>
      <w:r>
        <w:rPr>
          <w:lang w:eastAsia="es-ES"/>
        </w:rPr>
        <w:t xml:space="preserve"> se muestra cómo se han realizado </w:t>
      </w:r>
      <w:r w:rsidRPr="00F66775">
        <w:rPr>
          <w:i/>
          <w:iCs/>
          <w:lang w:eastAsia="es-ES"/>
        </w:rPr>
        <w:t>commits</w:t>
      </w:r>
      <w:r>
        <w:rPr>
          <w:lang w:eastAsia="es-ES"/>
        </w:rPr>
        <w:t xml:space="preserve"> periódicos para mantener un eficiente control de las versiones. </w:t>
      </w:r>
    </w:p>
    <w:p w14:paraId="03448D07" w14:textId="16EABD9A" w:rsidR="00F66775" w:rsidRPr="00F66775" w:rsidRDefault="00F66775" w:rsidP="00F66775">
      <w:pPr>
        <w:pStyle w:val="Descripcin"/>
        <w:keepNext/>
        <w:jc w:val="center"/>
        <w:rPr>
          <w:rStyle w:val="nfasissutil"/>
        </w:rPr>
      </w:pPr>
      <w:bookmarkStart w:id="72" w:name="_Ref169808056"/>
      <w:bookmarkStart w:id="73" w:name="_Toc169808173"/>
      <w:r w:rsidRPr="00F66775">
        <w:rPr>
          <w:rStyle w:val="nfasissutil"/>
        </w:rPr>
        <w:t xml:space="preserve">Figura </w:t>
      </w:r>
      <w:r w:rsidRPr="00F66775">
        <w:rPr>
          <w:rStyle w:val="nfasissutil"/>
        </w:rPr>
        <w:fldChar w:fldCharType="begin"/>
      </w:r>
      <w:r w:rsidRPr="00F66775">
        <w:rPr>
          <w:rStyle w:val="nfasissutil"/>
        </w:rPr>
        <w:instrText xml:space="preserve"> SEQ Figura \* ARABIC </w:instrText>
      </w:r>
      <w:r w:rsidRPr="00F66775">
        <w:rPr>
          <w:rStyle w:val="nfasissutil"/>
        </w:rPr>
        <w:fldChar w:fldCharType="separate"/>
      </w:r>
      <w:r w:rsidR="007C5C87">
        <w:rPr>
          <w:rStyle w:val="nfasissutil"/>
          <w:noProof/>
        </w:rPr>
        <w:t>9</w:t>
      </w:r>
      <w:r w:rsidRPr="00F66775">
        <w:rPr>
          <w:rStyle w:val="nfasissutil"/>
        </w:rPr>
        <w:fldChar w:fldCharType="end"/>
      </w:r>
      <w:bookmarkEnd w:id="72"/>
      <w:r w:rsidRPr="00F66775">
        <w:rPr>
          <w:rStyle w:val="nfasissutil"/>
        </w:rPr>
        <w:t xml:space="preserve">: Control de versiones mediante la integración de </w:t>
      </w:r>
      <w:r>
        <w:rPr>
          <w:rStyle w:val="nfasissutil"/>
        </w:rPr>
        <w:t>G</w:t>
      </w:r>
      <w:r w:rsidRPr="00F66775">
        <w:rPr>
          <w:rStyle w:val="nfasissutil"/>
        </w:rPr>
        <w:t>ithub en Visual Studio Code</w:t>
      </w:r>
      <w:bookmarkEnd w:id="73"/>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1"/>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4" w:name="_Toc168055095"/>
      <w:bookmarkStart w:id="75" w:name="_Toc169808217"/>
      <w:r w:rsidRPr="00966006">
        <w:rPr>
          <w:lang w:eastAsia="es-ES"/>
        </w:rPr>
        <w:lastRenderedPageBreak/>
        <w:t>RESULTADOS</w:t>
      </w:r>
      <w:bookmarkEnd w:id="74"/>
      <w:bookmarkEnd w:id="75"/>
    </w:p>
    <w:p w14:paraId="1610D363" w14:textId="4DCC224B"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r w:rsidR="009223CD">
        <w:t xml:space="preserve"> El informe completo se encuentra en el siguiente link, ya que se ha publicado en Power BI service para que el cliente pueda verlo. </w:t>
      </w:r>
      <w:hyperlink r:id="rId32" w:history="1">
        <w:r w:rsidR="009223CD" w:rsidRPr="009223CD">
          <w:rPr>
            <w:rStyle w:val="Hipervnculo"/>
          </w:rPr>
          <w:t>Cuadro de mando - Gestión y control de compras, ventas y stock</w:t>
        </w:r>
      </w:hyperlink>
      <w:r w:rsidR="009223CD">
        <w:t xml:space="preserve"> </w:t>
      </w:r>
    </w:p>
    <w:p w14:paraId="1C82B61C" w14:textId="7575619D" w:rsidR="00BC1397" w:rsidRDefault="00BC1397" w:rsidP="00BC1397">
      <w:pPr>
        <w:pStyle w:val="Ttulo2"/>
      </w:pPr>
      <w:bookmarkStart w:id="76" w:name="_Toc169808218"/>
      <w:r>
        <w:t>Navegación entre páginas</w:t>
      </w:r>
      <w:bookmarkEnd w:id="76"/>
    </w:p>
    <w:p w14:paraId="33D7B00B" w14:textId="3319F0EB" w:rsidR="00AB5974" w:rsidRDefault="00AB5974" w:rsidP="002304BE">
      <w:pPr>
        <w:spacing w:before="200" w:line="312" w:lineRule="auto"/>
      </w:pPr>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que está 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para el caso de las </w:t>
      </w:r>
      <w:r w:rsidR="007C5C87">
        <w:t>ventas,</w:t>
      </w:r>
      <w:r w:rsidR="00C6401F">
        <w:t xml:space="preserve"> por ejemplo, se</w:t>
      </w:r>
      <w:r w:rsidR="00833A7F">
        <w:t xml:space="preserve"> encuentra el resumen de la información de las ventas, el análisis de las ventas, el margen obtenido y la información sobre el cliente.  </w:t>
      </w:r>
      <w:r w:rsidR="00141CEE">
        <w:t xml:space="preserve">Ambas navegaciones están indicadas con una flecha en la </w:t>
      </w:r>
      <w:r w:rsidR="00C6401F">
        <w:fldChar w:fldCharType="begin"/>
      </w:r>
      <w:r w:rsidR="00C6401F">
        <w:instrText xml:space="preserve"> REF _Ref169805974 \h </w:instrText>
      </w:r>
      <w:r w:rsidR="00C6401F">
        <w:fldChar w:fldCharType="separate"/>
      </w:r>
      <w:r w:rsidR="007C5C87" w:rsidRPr="00C6401F">
        <w:rPr>
          <w:rStyle w:val="nfasissutil"/>
        </w:rPr>
        <w:t xml:space="preserve">Figura </w:t>
      </w:r>
      <w:r w:rsidR="007C5C87">
        <w:rPr>
          <w:rStyle w:val="nfasissutil"/>
          <w:noProof/>
        </w:rPr>
        <w:t>10</w:t>
      </w:r>
      <w:r w:rsidR="00C6401F">
        <w:fldChar w:fldCharType="end"/>
      </w:r>
      <w:r w:rsidR="00141CEE">
        <w:t xml:space="preserve">. </w:t>
      </w:r>
    </w:p>
    <w:p w14:paraId="3E752D0C" w14:textId="6EA4FC64" w:rsidR="00C6401F" w:rsidRPr="00C6401F" w:rsidRDefault="00C6401F" w:rsidP="00C6401F">
      <w:pPr>
        <w:pStyle w:val="Descripcin"/>
        <w:keepNext/>
        <w:jc w:val="center"/>
        <w:rPr>
          <w:rStyle w:val="nfasissutil"/>
        </w:rPr>
      </w:pPr>
      <w:bookmarkStart w:id="77" w:name="_Ref169805974"/>
      <w:bookmarkStart w:id="78" w:name="_Toc169808174"/>
      <w:r w:rsidRPr="00C6401F">
        <w:rPr>
          <w:rStyle w:val="nfasissutil"/>
        </w:rPr>
        <w:lastRenderedPageBreak/>
        <w:t xml:space="preserve">Figura </w:t>
      </w:r>
      <w:r w:rsidRPr="00C6401F">
        <w:rPr>
          <w:rStyle w:val="nfasissutil"/>
        </w:rPr>
        <w:fldChar w:fldCharType="begin"/>
      </w:r>
      <w:r w:rsidRPr="00C6401F">
        <w:rPr>
          <w:rStyle w:val="nfasissutil"/>
        </w:rPr>
        <w:instrText xml:space="preserve"> SEQ Figura \* ARABIC </w:instrText>
      </w:r>
      <w:r w:rsidRPr="00C6401F">
        <w:rPr>
          <w:rStyle w:val="nfasissutil"/>
        </w:rPr>
        <w:fldChar w:fldCharType="separate"/>
      </w:r>
      <w:r w:rsidR="007C5C87">
        <w:rPr>
          <w:rStyle w:val="nfasissutil"/>
          <w:noProof/>
        </w:rPr>
        <w:t>10</w:t>
      </w:r>
      <w:r w:rsidRPr="00C6401F">
        <w:rPr>
          <w:rStyle w:val="nfasissutil"/>
        </w:rPr>
        <w:fldChar w:fldCharType="end"/>
      </w:r>
      <w:bookmarkEnd w:id="77"/>
      <w:r w:rsidRPr="00C6401F">
        <w:rPr>
          <w:rStyle w:val="nfasissutil"/>
        </w:rPr>
        <w:t>: Navegación entre páginas</w:t>
      </w:r>
      <w:bookmarkEnd w:id="78"/>
    </w:p>
    <w:p w14:paraId="176AF246" w14:textId="096E346D" w:rsidR="004E5D72" w:rsidRDefault="00C6401F" w:rsidP="002304BE">
      <w:pPr>
        <w:spacing w:before="200" w:line="312" w:lineRule="auto"/>
      </w:pPr>
      <w:r w:rsidRPr="00C6401F">
        <w:rPr>
          <w:noProof/>
        </w:rPr>
        <w:drawing>
          <wp:inline distT="0" distB="0" distL="0" distR="0" wp14:anchorId="277502D9" wp14:editId="459F402F">
            <wp:extent cx="5683250" cy="3185160"/>
            <wp:effectExtent l="0" t="0" r="0" b="0"/>
            <wp:docPr id="1273795185"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95185" name="Imagen 1" descr="Interfaz de usuario gráfica&#10;&#10;Descripción generada automáticamente con confianza baja"/>
                    <pic:cNvPicPr/>
                  </pic:nvPicPr>
                  <pic:blipFill>
                    <a:blip r:embed="rId33"/>
                    <a:stretch>
                      <a:fillRect/>
                    </a:stretch>
                  </pic:blipFill>
                  <pic:spPr>
                    <a:xfrm>
                      <a:off x="0" y="0"/>
                      <a:ext cx="5683250" cy="3185160"/>
                    </a:xfrm>
                    <a:prstGeom prst="rect">
                      <a:avLst/>
                    </a:prstGeom>
                  </pic:spPr>
                </pic:pic>
              </a:graphicData>
            </a:graphic>
          </wp:inline>
        </w:drawing>
      </w:r>
    </w:p>
    <w:p w14:paraId="35BEBE87" w14:textId="2A1E021D" w:rsidR="00BC1397" w:rsidRDefault="00BC1397" w:rsidP="00BC1397">
      <w:pPr>
        <w:pStyle w:val="Ttulo2"/>
      </w:pPr>
      <w:bookmarkStart w:id="79" w:name="_Toc169808219"/>
      <w:r>
        <w:t>Dimensiones de filtro</w:t>
      </w:r>
      <w:bookmarkEnd w:id="79"/>
    </w:p>
    <w:p w14:paraId="34A7B25C" w14:textId="37FEEFCF" w:rsidR="00BC1397" w:rsidRPr="00AB5974" w:rsidRDefault="00B46EB7" w:rsidP="00B46EB7">
      <w:r w:rsidRPr="00B46EB7">
        <w:t>En la parte superior d</w:t>
      </w:r>
      <w:r>
        <w:t>e cada hoja se encuentran los campos de filtro de dimensiones que se aplican a cada página del informe</w:t>
      </w:r>
      <w:r w:rsidR="009A226F">
        <w:t xml:space="preserve"> como se observa en la </w:t>
      </w:r>
      <w:r w:rsidR="009A226F">
        <w:fldChar w:fldCharType="begin"/>
      </w:r>
      <w:r w:rsidR="009A226F">
        <w:instrText xml:space="preserve"> REF _Ref169806162 \h </w:instrText>
      </w:r>
      <w:r w:rsidR="009A226F">
        <w:fldChar w:fldCharType="separate"/>
      </w:r>
      <w:r w:rsidR="007C5C87" w:rsidRPr="00890F78">
        <w:rPr>
          <w:rStyle w:val="nfasissutil"/>
        </w:rPr>
        <w:t xml:space="preserve">Figura </w:t>
      </w:r>
      <w:r w:rsidR="007C5C87">
        <w:rPr>
          <w:rStyle w:val="nfasissutil"/>
          <w:noProof/>
        </w:rPr>
        <w:t>11</w:t>
      </w:r>
      <w:r w:rsidR="009A226F">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5089341B" w14:textId="4BE7F4C3" w:rsidR="00890F78" w:rsidRPr="00890F78" w:rsidRDefault="00890F78" w:rsidP="00890F78">
      <w:pPr>
        <w:pStyle w:val="Descripcin"/>
        <w:keepNext/>
        <w:jc w:val="center"/>
        <w:rPr>
          <w:rStyle w:val="nfasissutil"/>
        </w:rPr>
      </w:pPr>
      <w:bookmarkStart w:id="80" w:name="_Ref169806162"/>
      <w:bookmarkStart w:id="81" w:name="_Toc169808175"/>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1</w:t>
      </w:r>
      <w:r w:rsidRPr="00890F78">
        <w:rPr>
          <w:rStyle w:val="nfasissutil"/>
        </w:rPr>
        <w:fldChar w:fldCharType="end"/>
      </w:r>
      <w:bookmarkEnd w:id="80"/>
      <w:r w:rsidRPr="00890F78">
        <w:rPr>
          <w:rStyle w:val="nfasissutil"/>
        </w:rPr>
        <w:t>: Dimensiones de filtro</w:t>
      </w:r>
      <w:bookmarkEnd w:id="81"/>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4"/>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82" w:name="_Toc169808220"/>
      <w:r>
        <w:t>Páginas del informe</w:t>
      </w:r>
      <w:bookmarkEnd w:id="82"/>
    </w:p>
    <w:p w14:paraId="579479DE" w14:textId="048CAF71" w:rsidR="00B46EB7" w:rsidRPr="00B46EB7" w:rsidRDefault="00B46EB7" w:rsidP="00B46EB7">
      <w:r w:rsidRPr="00B46EB7">
        <w:t>Como se ha mencionado an</w:t>
      </w:r>
      <w:r>
        <w:t>teriormente el informe consta de seis páginas principales. 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AC3C00">
        <w:t xml:space="preserve"> </w:t>
      </w:r>
      <w:r w:rsidR="009A226F">
        <w:fldChar w:fldCharType="begin"/>
      </w:r>
      <w:r w:rsidR="009A226F">
        <w:instrText xml:space="preserve"> REF _Ref169806444 \h </w:instrText>
      </w:r>
      <w:r w:rsidR="009A226F">
        <w:fldChar w:fldCharType="separate"/>
      </w:r>
      <w:r w:rsidR="007C5C87" w:rsidRPr="00890F78">
        <w:rPr>
          <w:rStyle w:val="nfasissutil"/>
        </w:rPr>
        <w:t xml:space="preserve">Figura </w:t>
      </w:r>
      <w:r w:rsidR="007C5C87">
        <w:rPr>
          <w:rStyle w:val="nfasissutil"/>
          <w:noProof/>
        </w:rPr>
        <w:t>12</w:t>
      </w:r>
      <w:r w:rsidR="009A226F">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r w:rsidR="00833A7F" w:rsidRPr="00833A7F">
        <w:rPr>
          <w:i/>
          <w:iCs/>
        </w:rPr>
        <w:t>click</w:t>
      </w:r>
      <w:r w:rsidR="00833A7F">
        <w:t xml:space="preserve"> sobre el cuadrado. </w:t>
      </w:r>
    </w:p>
    <w:p w14:paraId="60A394E3" w14:textId="77117A99" w:rsidR="00890F78" w:rsidRPr="00890F78" w:rsidRDefault="00890F78" w:rsidP="00890F78">
      <w:pPr>
        <w:pStyle w:val="Descripcin"/>
        <w:keepNext/>
        <w:jc w:val="center"/>
        <w:rPr>
          <w:rStyle w:val="nfasissutil"/>
        </w:rPr>
      </w:pPr>
      <w:bookmarkStart w:id="83" w:name="_Ref169806444"/>
      <w:bookmarkStart w:id="84" w:name="_Toc169808176"/>
      <w:r w:rsidRPr="00890F78">
        <w:rPr>
          <w:rStyle w:val="nfasissutil"/>
        </w:rPr>
        <w:lastRenderedPageBreak/>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2</w:t>
      </w:r>
      <w:r w:rsidRPr="00890F78">
        <w:rPr>
          <w:rStyle w:val="nfasissutil"/>
        </w:rPr>
        <w:fldChar w:fldCharType="end"/>
      </w:r>
      <w:bookmarkEnd w:id="83"/>
      <w:r w:rsidRPr="00890F78">
        <w:rPr>
          <w:rStyle w:val="nfasissutil"/>
        </w:rPr>
        <w:t>: Página de inicio</w:t>
      </w:r>
      <w:bookmarkEnd w:id="84"/>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5"/>
                    <a:stretch>
                      <a:fillRect/>
                    </a:stretch>
                  </pic:blipFill>
                  <pic:spPr>
                    <a:xfrm>
                      <a:off x="0" y="0"/>
                      <a:ext cx="5683250" cy="3179445"/>
                    </a:xfrm>
                    <a:prstGeom prst="rect">
                      <a:avLst/>
                    </a:prstGeom>
                  </pic:spPr>
                </pic:pic>
              </a:graphicData>
            </a:graphic>
          </wp:inline>
        </w:drawing>
      </w:r>
    </w:p>
    <w:p w14:paraId="20A81C37" w14:textId="77777777" w:rsidR="009A226F" w:rsidRDefault="009A226F" w:rsidP="00215D68"/>
    <w:p w14:paraId="36E12CDC" w14:textId="77777777" w:rsidR="009A226F" w:rsidRDefault="009A226F" w:rsidP="00215D68"/>
    <w:p w14:paraId="66939CA7" w14:textId="725F09BE" w:rsidR="00833A7F" w:rsidRDefault="00F7408C" w:rsidP="00215D68">
      <w:r>
        <w:t>La segunda página que sería la primera que contiene información, es el resumen general de todo el cuadro de mando. En ella se encuentra la información que se ha considerado más importante</w:t>
      </w:r>
      <w:r w:rsidR="007C5C87">
        <w:t xml:space="preserve"> como se ve en la </w:t>
      </w:r>
      <w:r w:rsidR="007C5C87">
        <w:fldChar w:fldCharType="begin"/>
      </w:r>
      <w:r w:rsidR="007C5C87">
        <w:instrText xml:space="preserve"> REF _Ref169808110 \h </w:instrText>
      </w:r>
      <w:r w:rsidR="007C5C87">
        <w:fldChar w:fldCharType="separate"/>
      </w:r>
      <w:r w:rsidR="007C5C87" w:rsidRPr="00F7408C">
        <w:rPr>
          <w:rStyle w:val="nfasissutil"/>
        </w:rPr>
        <w:t xml:space="preserve">Figura </w:t>
      </w:r>
      <w:r w:rsidR="007C5C87">
        <w:rPr>
          <w:rStyle w:val="nfasissutil"/>
          <w:noProof/>
        </w:rPr>
        <w:t>13</w:t>
      </w:r>
      <w:r w:rsidR="007C5C87">
        <w:fldChar w:fldCharType="end"/>
      </w:r>
      <w:r>
        <w:t>. En la parte superior se encuentran las tarjetas que muestran la información de las ventas y compras tanto en dólares como en unidades. También se muestra el margen bruto, es decir la resta entre las ventas y las compras con el porcentaje correspondiente. Y por último el stock a principios de año, con el valor que eso tiene. En cuanto a los gráficos</w:t>
      </w:r>
      <w:r w:rsidR="009A226F">
        <w:t>,</w:t>
      </w:r>
      <w:r>
        <w:t xml:space="preserve"> en la parte izquierda se encuentra un mapa donde se pueden ver las ventas por estado y categoría</w:t>
      </w:r>
      <w:r w:rsidR="009A226F">
        <w:t>. A mano derecha, en la matriz,</w:t>
      </w:r>
      <w:r>
        <w:t xml:space="preserve"> se puede ver la información más relevante también por estado y categoría. </w:t>
      </w:r>
      <w:r w:rsidR="009A226F">
        <w:t>Y en e</w:t>
      </w:r>
      <w:r>
        <w:t xml:space="preserve">l gráfico de barras que se encuentra abajo del todo </w:t>
      </w:r>
      <w:r w:rsidR="009A226F">
        <w:t xml:space="preserve">a la derecha, se </w:t>
      </w:r>
      <w:r>
        <w:t xml:space="preserve">muestra el porcentaje del beneficio para cada una de las categorías. </w:t>
      </w:r>
    </w:p>
    <w:p w14:paraId="4BCC0B3A" w14:textId="4921C437" w:rsidR="00F7408C" w:rsidRPr="00F7408C" w:rsidRDefault="00F7408C" w:rsidP="00F7408C">
      <w:pPr>
        <w:pStyle w:val="Descripcin"/>
        <w:keepNext/>
        <w:jc w:val="center"/>
        <w:rPr>
          <w:rStyle w:val="nfasissutil"/>
        </w:rPr>
      </w:pPr>
      <w:bookmarkStart w:id="85" w:name="_Ref169808110"/>
      <w:bookmarkStart w:id="86" w:name="_Toc169808177"/>
      <w:r w:rsidRPr="00F7408C">
        <w:rPr>
          <w:rStyle w:val="nfasissutil"/>
        </w:rPr>
        <w:lastRenderedPageBreak/>
        <w:t xml:space="preserve">Figura </w:t>
      </w:r>
      <w:r w:rsidRPr="00F7408C">
        <w:rPr>
          <w:rStyle w:val="nfasissutil"/>
        </w:rPr>
        <w:fldChar w:fldCharType="begin"/>
      </w:r>
      <w:r w:rsidRPr="00F7408C">
        <w:rPr>
          <w:rStyle w:val="nfasissutil"/>
        </w:rPr>
        <w:instrText xml:space="preserve"> SEQ Figura \* ARABIC </w:instrText>
      </w:r>
      <w:r w:rsidRPr="00F7408C">
        <w:rPr>
          <w:rStyle w:val="nfasissutil"/>
        </w:rPr>
        <w:fldChar w:fldCharType="separate"/>
      </w:r>
      <w:r w:rsidR="007C5C87">
        <w:rPr>
          <w:rStyle w:val="nfasissutil"/>
          <w:noProof/>
        </w:rPr>
        <w:t>13</w:t>
      </w:r>
      <w:r w:rsidRPr="00F7408C">
        <w:rPr>
          <w:rStyle w:val="nfasissutil"/>
        </w:rPr>
        <w:fldChar w:fldCharType="end"/>
      </w:r>
      <w:bookmarkEnd w:id="85"/>
      <w:r w:rsidRPr="00F7408C">
        <w:rPr>
          <w:rStyle w:val="nfasissutil"/>
        </w:rPr>
        <w:t>: Página resumen</w:t>
      </w:r>
      <w:bookmarkEnd w:id="86"/>
    </w:p>
    <w:p w14:paraId="3646348A" w14:textId="530F449A" w:rsidR="00F7408C" w:rsidRDefault="00F7408C" w:rsidP="00215D68">
      <w:r w:rsidRPr="00F7408C">
        <w:rPr>
          <w:noProof/>
        </w:rPr>
        <w:drawing>
          <wp:inline distT="0" distB="0" distL="0" distR="0" wp14:anchorId="0BC7A622" wp14:editId="46C580A9">
            <wp:extent cx="5683250" cy="3164840"/>
            <wp:effectExtent l="0" t="0" r="0" b="0"/>
            <wp:docPr id="74451252"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51252" name="Imagen 1" descr="Interfaz de usuario gráfica, Aplicación&#10;&#10;Descripción generada automáticamente"/>
                    <pic:cNvPicPr/>
                  </pic:nvPicPr>
                  <pic:blipFill>
                    <a:blip r:embed="rId36"/>
                    <a:stretch>
                      <a:fillRect/>
                    </a:stretch>
                  </pic:blipFill>
                  <pic:spPr>
                    <a:xfrm>
                      <a:off x="0" y="0"/>
                      <a:ext cx="5683250" cy="3164840"/>
                    </a:xfrm>
                    <a:prstGeom prst="rect">
                      <a:avLst/>
                    </a:prstGeom>
                  </pic:spPr>
                </pic:pic>
              </a:graphicData>
            </a:graphic>
          </wp:inline>
        </w:drawing>
      </w:r>
    </w:p>
    <w:p w14:paraId="2C6612B8" w14:textId="77777777" w:rsidR="00F7408C" w:rsidRDefault="00F7408C" w:rsidP="00215D68"/>
    <w:p w14:paraId="5474C791" w14:textId="2295F767" w:rsidR="00215D68" w:rsidRDefault="00215D68" w:rsidP="00215D68">
      <w:r>
        <w:t xml:space="preserve">La </w:t>
      </w:r>
      <w:r w:rsidR="00833A7F">
        <w:t>tercera</w:t>
      </w:r>
      <w:r>
        <w:t xml:space="preserve"> página es la de ventas,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w:t>
      </w:r>
      <w:r w:rsidR="006456D8">
        <w:t>d</w:t>
      </w:r>
      <w:r w:rsidR="0081340E">
        <w:t xml:space="preserve">e ofrecer información más detallada en la tabla. Para ello, se han colocado dos iconos en la parte superior izquierda del informe, que serían el icono de la gráfica y de la tabla donde con un simple </w:t>
      </w:r>
      <w:r w:rsidR="0081340E" w:rsidRPr="0081340E">
        <w:rPr>
          <w:i/>
          <w:iCs/>
        </w:rPr>
        <w:t>click</w:t>
      </w:r>
      <w:r w:rsidR="0081340E">
        <w:t xml:space="preserve"> se cambia la información que se muestra en pantalla</w:t>
      </w:r>
      <w:r w:rsidR="006456D8">
        <w:t xml:space="preserve"> como se observa en la </w:t>
      </w:r>
      <w:r w:rsidR="006456D8">
        <w:fldChar w:fldCharType="begin"/>
      </w:r>
      <w:r w:rsidR="006456D8">
        <w:instrText xml:space="preserve"> REF _Ref169513531 \h </w:instrText>
      </w:r>
      <w:r w:rsidR="006456D8">
        <w:fldChar w:fldCharType="separate"/>
      </w:r>
      <w:r w:rsidR="007C5C87" w:rsidRPr="00FD5217">
        <w:rPr>
          <w:rStyle w:val="nfasissutil"/>
        </w:rPr>
        <w:t xml:space="preserve">Figura </w:t>
      </w:r>
      <w:r w:rsidR="007C5C87">
        <w:rPr>
          <w:rStyle w:val="nfasissutil"/>
          <w:noProof/>
        </w:rPr>
        <w:t>14</w:t>
      </w:r>
      <w:r w:rsidR="006456D8">
        <w:fldChar w:fldCharType="end"/>
      </w:r>
      <w:r w:rsidR="0081340E">
        <w:t>. Esto se ha realizado mediante marcadores como se ha visto en el apartado anterior (</w:t>
      </w:r>
      <w:r w:rsidR="00EA5EF7">
        <w:fldChar w:fldCharType="begin"/>
      </w:r>
      <w:r w:rsidR="00EA5EF7">
        <w:instrText xml:space="preserve"> REF _Ref169766401 \h </w:instrText>
      </w:r>
      <w:r w:rsidR="00EA5EF7">
        <w:fldChar w:fldCharType="separate"/>
      </w:r>
      <w:r w:rsidR="00EA5EF7" w:rsidRPr="00966006">
        <w:t>Trabajo con marcadores</w:t>
      </w:r>
      <w:r w:rsidR="00EA5EF7">
        <w:fldChar w:fldCharType="end"/>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12EBD30" w14:textId="276627E2" w:rsidR="00FD5217" w:rsidRPr="00FD5217" w:rsidRDefault="00FD5217" w:rsidP="00FD5217">
      <w:pPr>
        <w:pStyle w:val="Descripcin"/>
        <w:keepNext/>
        <w:jc w:val="center"/>
        <w:rPr>
          <w:rStyle w:val="nfasissutil"/>
        </w:rPr>
      </w:pPr>
      <w:bookmarkStart w:id="87" w:name="_Ref169513531"/>
      <w:bookmarkStart w:id="88" w:name="_Toc169808178"/>
      <w:r w:rsidRPr="00FD5217">
        <w:rPr>
          <w:rStyle w:val="nfasissutil"/>
        </w:rPr>
        <w:lastRenderedPageBreak/>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7C5C87">
        <w:rPr>
          <w:rStyle w:val="nfasissutil"/>
          <w:noProof/>
        </w:rPr>
        <w:t>14</w:t>
      </w:r>
      <w:r w:rsidRPr="00FD5217">
        <w:rPr>
          <w:rStyle w:val="nfasissutil"/>
        </w:rPr>
        <w:fldChar w:fldCharType="end"/>
      </w:r>
      <w:bookmarkEnd w:id="87"/>
      <w:r w:rsidRPr="00FD5217">
        <w:rPr>
          <w:rStyle w:val="nfasissutil"/>
        </w:rPr>
        <w:t>: Página ventas</w:t>
      </w:r>
      <w:bookmarkEnd w:id="88"/>
    </w:p>
    <w:p w14:paraId="3B71EC33" w14:textId="71150866" w:rsidR="00866AA3" w:rsidRDefault="006456D8" w:rsidP="009257CE">
      <w:pPr>
        <w:spacing w:before="200" w:line="312" w:lineRule="auto"/>
        <w:rPr>
          <w:rFonts w:eastAsia="Calibri" w:cs="Arial"/>
        </w:rPr>
      </w:pPr>
      <w:r w:rsidRPr="006456D8">
        <w:rPr>
          <w:rFonts w:eastAsia="Calibri" w:cs="Arial"/>
          <w:noProof/>
        </w:rPr>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37"/>
                    <a:stretch>
                      <a:fillRect/>
                    </a:stretch>
                  </pic:blipFill>
                  <pic:spPr>
                    <a:xfrm>
                      <a:off x="0" y="0"/>
                      <a:ext cx="5683250" cy="3176905"/>
                    </a:xfrm>
                    <a:prstGeom prst="rect">
                      <a:avLst/>
                    </a:prstGeom>
                  </pic:spPr>
                </pic:pic>
              </a:graphicData>
            </a:graphic>
          </wp:inline>
        </w:drawing>
      </w:r>
    </w:p>
    <w:p w14:paraId="4A30AE22" w14:textId="599346A8"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w:t>
      </w:r>
      <w:r w:rsidR="00B219D7">
        <w:rPr>
          <w:rFonts w:eastAsia="Calibri" w:cs="Arial"/>
        </w:rPr>
        <w:t xml:space="preserve"> con el objetivo de acostumbrar al usuario y facilitar la navegación. Para ello</w:t>
      </w:r>
      <w:r>
        <w:rPr>
          <w:rFonts w:eastAsia="Calibri" w:cs="Arial"/>
        </w:rPr>
        <w:t xml:space="preserve">, se ha creado una página de resumen donde se muestra la información más relevante de las compras como las unidades compradas y el coste, entre otras. </w:t>
      </w:r>
      <w:r w:rsidR="00B219D7">
        <w:rPr>
          <w:rFonts w:eastAsia="Calibri" w:cs="Arial"/>
        </w:rPr>
        <w:t>Otra página de compras donde se observan los mismos gráficos que en las ventas, pero en este caso con las unidades vendidas y el coste de las compras por estado y categoría.</w:t>
      </w:r>
      <w:r w:rsidR="00F1017D">
        <w:rPr>
          <w:rFonts w:eastAsia="Calibri" w:cs="Arial"/>
        </w:rPr>
        <w:t xml:space="preserve"> En este caso también se ha habilitado la opción de ver la información mediante gráficas o mediante una matriz. Para ello, se han situado dos botones en el mismo sitio para poder realizar el cambio cuando el usuario lo desee. </w:t>
      </w:r>
      <w:r w:rsidR="00B219D7">
        <w:rPr>
          <w:rFonts w:eastAsia="Calibri" w:cs="Arial"/>
        </w:rPr>
        <w:t xml:space="preserve"> </w:t>
      </w:r>
      <w:r w:rsidR="00F1017D">
        <w:rPr>
          <w:rFonts w:eastAsia="Calibri" w:cs="Arial"/>
        </w:rPr>
        <w:t>Por</w:t>
      </w:r>
      <w:r w:rsidR="00B219D7">
        <w:rPr>
          <w:rFonts w:eastAsia="Calibri" w:cs="Arial"/>
        </w:rPr>
        <w:t xml:space="preserve"> último, </w:t>
      </w:r>
      <w:r w:rsidR="006456D8">
        <w:rPr>
          <w:rFonts w:eastAsia="Calibri" w:cs="Arial"/>
        </w:rPr>
        <w:t xml:space="preserve">se ha realizado </w:t>
      </w:r>
      <w:r>
        <w:rPr>
          <w:rFonts w:eastAsia="Calibri" w:cs="Arial"/>
        </w:rPr>
        <w:t>el análisis de los proveedores</w:t>
      </w:r>
      <w:r w:rsidR="006456D8">
        <w:rPr>
          <w:rFonts w:eastAsia="Calibri" w:cs="Arial"/>
        </w:rPr>
        <w:t xml:space="preserve"> como se observa en la </w:t>
      </w:r>
      <w:r w:rsidR="006456D8">
        <w:rPr>
          <w:rFonts w:eastAsia="Calibri" w:cs="Arial"/>
        </w:rPr>
        <w:fldChar w:fldCharType="begin"/>
      </w:r>
      <w:r w:rsidR="006456D8">
        <w:rPr>
          <w:rFonts w:eastAsia="Calibri" w:cs="Arial"/>
        </w:rPr>
        <w:instrText xml:space="preserve"> REF _Ref16980693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5</w:t>
      </w:r>
      <w:r w:rsidR="006456D8">
        <w:rPr>
          <w:rFonts w:eastAsia="Calibri" w:cs="Arial"/>
        </w:rPr>
        <w:fldChar w:fldCharType="end"/>
      </w:r>
      <w:r w:rsidR="006456D8">
        <w:rPr>
          <w:rFonts w:eastAsia="Calibri" w:cs="Arial"/>
        </w:rPr>
        <w:t xml:space="preserve">, </w:t>
      </w:r>
      <w:r w:rsidR="00B219D7">
        <w:rPr>
          <w:rFonts w:eastAsia="Calibri" w:cs="Arial"/>
        </w:rPr>
        <w:t xml:space="preserve">donde se puede ver información detallada filtrando </w:t>
      </w:r>
      <w:r w:rsidR="006456D8">
        <w:rPr>
          <w:rFonts w:eastAsia="Calibri" w:cs="Arial"/>
        </w:rPr>
        <w:t>por el</w:t>
      </w:r>
      <w:r w:rsidR="00B219D7">
        <w:rPr>
          <w:rFonts w:eastAsia="Calibri" w:cs="Arial"/>
        </w:rPr>
        <w:t xml:space="preserve"> proveedor</w:t>
      </w:r>
      <w:r w:rsidR="006456D8">
        <w:rPr>
          <w:rFonts w:eastAsia="Calibri" w:cs="Arial"/>
        </w:rPr>
        <w:t xml:space="preserve"> deseado. Además, de un simple vistazo también se pueden ver cuales son los proveedores potenciales de la empresa, ya que en la gráfica están ordenadas por el coste de las compras en orden descendente. </w:t>
      </w:r>
    </w:p>
    <w:p w14:paraId="432E35A8" w14:textId="2E528752" w:rsidR="00070F4A" w:rsidRPr="00070F4A" w:rsidRDefault="00070F4A" w:rsidP="00070F4A">
      <w:pPr>
        <w:pStyle w:val="Descripcin"/>
        <w:keepNext/>
        <w:jc w:val="center"/>
        <w:rPr>
          <w:rStyle w:val="nfasissutil"/>
        </w:rPr>
      </w:pPr>
      <w:bookmarkStart w:id="89" w:name="_Ref169806935"/>
      <w:bookmarkStart w:id="90" w:name="_Toc169808179"/>
      <w:r w:rsidRPr="00070F4A">
        <w:rPr>
          <w:rStyle w:val="nfasissutil"/>
        </w:rPr>
        <w:lastRenderedPageBreak/>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5</w:t>
      </w:r>
      <w:r w:rsidRPr="00070F4A">
        <w:rPr>
          <w:rStyle w:val="nfasissutil"/>
        </w:rPr>
        <w:fldChar w:fldCharType="end"/>
      </w:r>
      <w:bookmarkEnd w:id="89"/>
      <w:r w:rsidRPr="00070F4A">
        <w:rPr>
          <w:rStyle w:val="nfasissutil"/>
        </w:rPr>
        <w:t xml:space="preserve">: </w:t>
      </w:r>
      <w:r w:rsidR="006456D8">
        <w:rPr>
          <w:rStyle w:val="nfasissutil"/>
        </w:rPr>
        <w:t>Subp</w:t>
      </w:r>
      <w:r w:rsidRPr="00070F4A">
        <w:rPr>
          <w:rStyle w:val="nfasissutil"/>
        </w:rPr>
        <w:t>ágina</w:t>
      </w:r>
      <w:r w:rsidR="006456D8">
        <w:rPr>
          <w:rStyle w:val="nfasissutil"/>
        </w:rPr>
        <w:t xml:space="preserve"> de proveedor dentro del apartado de</w:t>
      </w:r>
      <w:r w:rsidRPr="00070F4A">
        <w:rPr>
          <w:rStyle w:val="nfasissutil"/>
        </w:rPr>
        <w:t xml:space="preserve"> compras</w:t>
      </w:r>
      <w:bookmarkEnd w:id="90"/>
    </w:p>
    <w:p w14:paraId="357C9E14" w14:textId="0F6E328B" w:rsidR="00742605" w:rsidRDefault="006456D8" w:rsidP="009257CE">
      <w:pPr>
        <w:spacing w:before="200" w:line="312" w:lineRule="auto"/>
        <w:rPr>
          <w:rFonts w:eastAsia="Calibri" w:cs="Arial"/>
        </w:rPr>
      </w:pPr>
      <w:r w:rsidRPr="006456D8">
        <w:rPr>
          <w:rFonts w:eastAsia="Calibri" w:cs="Arial"/>
          <w:noProof/>
        </w:rPr>
        <w:drawing>
          <wp:inline distT="0" distB="0" distL="0" distR="0" wp14:anchorId="0D8EEC62" wp14:editId="676E598C">
            <wp:extent cx="5683250" cy="3163570"/>
            <wp:effectExtent l="0" t="0" r="0" b="0"/>
            <wp:docPr id="1448800178"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0178" name="Imagen 1" descr="Escala de tiempo&#10;&#10;Descripción generada automáticamente"/>
                    <pic:cNvPicPr/>
                  </pic:nvPicPr>
                  <pic:blipFill>
                    <a:blip r:embed="rId38"/>
                    <a:stretch>
                      <a:fillRect/>
                    </a:stretch>
                  </pic:blipFill>
                  <pic:spPr>
                    <a:xfrm>
                      <a:off x="0" y="0"/>
                      <a:ext cx="5683250" cy="3163570"/>
                    </a:xfrm>
                    <a:prstGeom prst="rect">
                      <a:avLst/>
                    </a:prstGeom>
                  </pic:spPr>
                </pic:pic>
              </a:graphicData>
            </a:graphic>
          </wp:inline>
        </w:drawing>
      </w:r>
    </w:p>
    <w:p w14:paraId="6E694ACF" w14:textId="331CBF31" w:rsidR="00C61FE7" w:rsidRDefault="00B663D5" w:rsidP="009257CE">
      <w:pPr>
        <w:spacing w:before="200" w:line="312" w:lineRule="auto"/>
        <w:rPr>
          <w:rFonts w:eastAsia="Calibri" w:cs="Arial"/>
        </w:rPr>
      </w:pPr>
      <w:r>
        <w:rPr>
          <w:rFonts w:eastAsia="Calibri" w:cs="Arial"/>
        </w:rPr>
        <w:t xml:space="preserve">Continuando en la navegación </w:t>
      </w:r>
      <w:r w:rsidR="006456D8">
        <w:rPr>
          <w:rFonts w:eastAsia="Calibri" w:cs="Arial"/>
        </w:rPr>
        <w:t xml:space="preserve">de páginas del informe, la siguiente muestra el análisis del stock como se ve en la </w:t>
      </w:r>
      <w:r w:rsidR="006456D8">
        <w:rPr>
          <w:rFonts w:eastAsia="Calibri" w:cs="Arial"/>
        </w:rPr>
        <w:fldChar w:fldCharType="begin"/>
      </w:r>
      <w:r w:rsidR="006456D8">
        <w:rPr>
          <w:rFonts w:eastAsia="Calibri" w:cs="Arial"/>
        </w:rPr>
        <w:instrText xml:space="preserve"> REF _Ref16980708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6</w:t>
      </w:r>
      <w:r w:rsidR="006456D8">
        <w:rPr>
          <w:rFonts w:eastAsia="Calibri" w:cs="Arial"/>
        </w:rPr>
        <w:fldChar w:fldCharType="end"/>
      </w:r>
      <w:r>
        <w:rPr>
          <w:rFonts w:eastAsia="Calibri" w:cs="Arial"/>
        </w:rPr>
        <w:t xml:space="preserve">. </w:t>
      </w:r>
      <w:r w:rsidR="00C61FE7">
        <w:rPr>
          <w:rFonts w:eastAsia="Calibri" w:cs="Arial"/>
        </w:rPr>
        <w:t xml:space="preserve">Por un lado, se ha mostrado mediante tarjetas, </w:t>
      </w:r>
      <w:r>
        <w:rPr>
          <w:rFonts w:eastAsia="Calibri" w:cs="Arial"/>
        </w:rPr>
        <w:t xml:space="preserve">el stock </w:t>
      </w:r>
      <w:r w:rsidR="00C61FE7">
        <w:rPr>
          <w:rFonts w:eastAsia="Calibri" w:cs="Arial"/>
        </w:rPr>
        <w:t>disponible</w:t>
      </w:r>
      <w:r>
        <w:rPr>
          <w:rFonts w:eastAsia="Calibri" w:cs="Arial"/>
        </w:rPr>
        <w:t xml:space="preserve"> el 1 de enero</w:t>
      </w:r>
      <w:r w:rsidR="00C61FE7">
        <w:rPr>
          <w:rFonts w:eastAsia="Calibri" w:cs="Arial"/>
        </w:rPr>
        <w:t xml:space="preserve"> de 2016</w:t>
      </w:r>
      <w:r>
        <w:rPr>
          <w:rFonts w:eastAsia="Calibri" w:cs="Arial"/>
        </w:rPr>
        <w:t>, las compras y ventas de enero</w:t>
      </w:r>
      <w:r w:rsidR="00C61FE7">
        <w:rPr>
          <w:rFonts w:eastAsia="Calibri" w:cs="Arial"/>
        </w:rPr>
        <w:t xml:space="preserve"> de ese mismo año</w:t>
      </w:r>
      <w:r w:rsidR="006456D8">
        <w:rPr>
          <w:rFonts w:eastAsia="Calibri" w:cs="Arial"/>
        </w:rPr>
        <w:t>, es decir, la entrada y salida de material</w:t>
      </w:r>
      <w:r>
        <w:rPr>
          <w:rFonts w:eastAsia="Calibri" w:cs="Arial"/>
        </w:rPr>
        <w:t xml:space="preserve"> y el stock del 31 de enero. </w:t>
      </w:r>
      <w:r w:rsidR="00C61FE7">
        <w:rPr>
          <w:rFonts w:eastAsia="Calibri" w:cs="Arial"/>
        </w:rPr>
        <w:t xml:space="preserve">También se ha mostrado el valor del inventario en dólares a principios de año. Por otro lado, en el gráfico de barras de la izquierda se puede observar la información mencionada por estado y en la matriz de la derecha se indica los datos detallados para cada estado, ciudad y tienda. </w:t>
      </w:r>
    </w:p>
    <w:p w14:paraId="05191DD2" w14:textId="2DA4F2EA" w:rsidR="00070F4A" w:rsidRPr="00070F4A" w:rsidRDefault="00070F4A" w:rsidP="00070F4A">
      <w:pPr>
        <w:pStyle w:val="Descripcin"/>
        <w:keepNext/>
        <w:jc w:val="center"/>
        <w:rPr>
          <w:rStyle w:val="nfasissutil"/>
        </w:rPr>
      </w:pPr>
      <w:bookmarkStart w:id="91" w:name="_Ref169807085"/>
      <w:bookmarkStart w:id="92" w:name="_Toc169808180"/>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6</w:t>
      </w:r>
      <w:r w:rsidRPr="00070F4A">
        <w:rPr>
          <w:rStyle w:val="nfasissutil"/>
        </w:rPr>
        <w:fldChar w:fldCharType="end"/>
      </w:r>
      <w:bookmarkEnd w:id="91"/>
      <w:r w:rsidRPr="00070F4A">
        <w:rPr>
          <w:rStyle w:val="nfasissutil"/>
        </w:rPr>
        <w:t>: Página stock</w:t>
      </w:r>
      <w:bookmarkEnd w:id="92"/>
    </w:p>
    <w:p w14:paraId="7BF2D404" w14:textId="0F3F728C" w:rsidR="00B663D5" w:rsidRDefault="004111AA" w:rsidP="009257CE">
      <w:pPr>
        <w:spacing w:before="200" w:line="312" w:lineRule="auto"/>
        <w:rPr>
          <w:rFonts w:eastAsia="Calibri" w:cs="Arial"/>
        </w:rPr>
      </w:pPr>
      <w:r w:rsidRPr="004111AA">
        <w:rPr>
          <w:rFonts w:eastAsia="Calibri" w:cs="Arial"/>
          <w:noProof/>
        </w:rPr>
        <w:drawing>
          <wp:inline distT="0" distB="0" distL="0" distR="0" wp14:anchorId="101A2959" wp14:editId="0284F863">
            <wp:extent cx="5683250" cy="3194685"/>
            <wp:effectExtent l="0" t="0" r="0" b="5715"/>
            <wp:docPr id="191305422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054229" name="Imagen 1" descr="Interfaz de usuario gráfica, Aplicación&#10;&#10;Descripción generada automáticamente"/>
                    <pic:cNvPicPr/>
                  </pic:nvPicPr>
                  <pic:blipFill>
                    <a:blip r:embed="rId39"/>
                    <a:stretch>
                      <a:fillRect/>
                    </a:stretch>
                  </pic:blipFill>
                  <pic:spPr>
                    <a:xfrm>
                      <a:off x="0" y="0"/>
                      <a:ext cx="5683250" cy="3194685"/>
                    </a:xfrm>
                    <a:prstGeom prst="rect">
                      <a:avLst/>
                    </a:prstGeom>
                  </pic:spPr>
                </pic:pic>
              </a:graphicData>
            </a:graphic>
          </wp:inline>
        </w:drawing>
      </w:r>
    </w:p>
    <w:p w14:paraId="41078016" w14:textId="35996036" w:rsidR="000E4D36" w:rsidRDefault="00070F4A" w:rsidP="009257CE">
      <w:pPr>
        <w:spacing w:before="200" w:line="312" w:lineRule="auto"/>
        <w:rPr>
          <w:rFonts w:eastAsia="Calibri" w:cs="Arial"/>
        </w:rPr>
      </w:pPr>
      <w:r>
        <w:rPr>
          <w:rFonts w:eastAsia="Calibri" w:cs="Arial"/>
        </w:rPr>
        <w:lastRenderedPageBreak/>
        <w:t xml:space="preserve">La última página es un análisis sobre las tiendas, es decir las ventas </w:t>
      </w:r>
      <w:r w:rsidR="00BE0DFE">
        <w:rPr>
          <w:rFonts w:eastAsia="Calibri" w:cs="Arial"/>
        </w:rPr>
        <w:t>que se han realizado en cada una ellas</w:t>
      </w:r>
      <w:r w:rsidR="004111AA">
        <w:rPr>
          <w:rFonts w:eastAsia="Calibri" w:cs="Arial"/>
        </w:rPr>
        <w:t xml:space="preserve">, como se observa en la </w:t>
      </w:r>
      <w:r w:rsidR="004111AA">
        <w:rPr>
          <w:rFonts w:eastAsia="Calibri" w:cs="Arial"/>
        </w:rPr>
        <w:fldChar w:fldCharType="begin"/>
      </w:r>
      <w:r w:rsidR="004111AA">
        <w:rPr>
          <w:rFonts w:eastAsia="Calibri" w:cs="Arial"/>
        </w:rPr>
        <w:instrText xml:space="preserve"> REF _Ref169807283 \h </w:instrText>
      </w:r>
      <w:r w:rsidR="004111AA">
        <w:rPr>
          <w:rFonts w:eastAsia="Calibri" w:cs="Arial"/>
        </w:rPr>
      </w:r>
      <w:r w:rsidR="004111AA">
        <w:rPr>
          <w:rFonts w:eastAsia="Calibri" w:cs="Arial"/>
        </w:rPr>
        <w:fldChar w:fldCharType="separate"/>
      </w:r>
      <w:r w:rsidR="007C5C87" w:rsidRPr="00733FB9">
        <w:rPr>
          <w:rStyle w:val="nfasissutil"/>
        </w:rPr>
        <w:t xml:space="preserve">Figura </w:t>
      </w:r>
      <w:r w:rsidR="007C5C87">
        <w:rPr>
          <w:rStyle w:val="nfasissutil"/>
          <w:noProof/>
        </w:rPr>
        <w:t>17</w:t>
      </w:r>
      <w:r w:rsidR="004111AA">
        <w:rPr>
          <w:rFonts w:eastAsia="Calibri" w:cs="Arial"/>
        </w:rPr>
        <w:fldChar w:fldCharType="end"/>
      </w:r>
      <w:r w:rsidR="00BE0DFE">
        <w:rPr>
          <w:rFonts w:eastAsia="Calibri" w:cs="Arial"/>
        </w:rPr>
        <w:t xml:space="preserve">. Además, se </w:t>
      </w:r>
      <w:r w:rsidR="0081340E">
        <w:rPr>
          <w:rFonts w:eastAsia="Calibri" w:cs="Arial"/>
        </w:rPr>
        <w:t xml:space="preserve">puede observar la situación de cada tienda, es decir, se </w:t>
      </w:r>
      <w:r w:rsidR="00BE0DFE">
        <w:rPr>
          <w:rFonts w:eastAsia="Calibri" w:cs="Arial"/>
        </w:rPr>
        <w:t>ha</w:t>
      </w:r>
      <w:r w:rsidR="0081340E">
        <w:rPr>
          <w:rFonts w:eastAsia="Calibri" w:cs="Arial"/>
        </w:rPr>
        <w:t>n</w:t>
      </w:r>
      <w:r w:rsidR="00BE0DFE">
        <w:rPr>
          <w:rFonts w:eastAsia="Calibri" w:cs="Arial"/>
        </w:rPr>
        <w:t xml:space="preserve"> comparado </w:t>
      </w:r>
      <w:r w:rsidR="0081340E">
        <w:rPr>
          <w:rFonts w:eastAsia="Calibri" w:cs="Arial"/>
        </w:rPr>
        <w:t xml:space="preserve">las ventas </w:t>
      </w:r>
      <w:r w:rsidR="00BE0DFE">
        <w:rPr>
          <w:rFonts w:eastAsia="Calibri" w:cs="Arial"/>
        </w:rPr>
        <w:t xml:space="preserve">con </w:t>
      </w:r>
      <w:r w:rsidR="0081340E">
        <w:rPr>
          <w:rFonts w:eastAsia="Calibri" w:cs="Arial"/>
        </w:rPr>
        <w:t xml:space="preserve">su objetivo </w:t>
      </w:r>
      <w:r w:rsidR="00BE0DFE">
        <w:rPr>
          <w:rFonts w:eastAsia="Calibri" w:cs="Arial"/>
        </w:rPr>
        <w:t xml:space="preserve">y se ha mostrado en verde en caso de que haya superado el objetivo y en rojo en el caso contrario, con su respectivo porcentaje. </w:t>
      </w:r>
      <w:r w:rsidR="0081340E">
        <w:rPr>
          <w:rFonts w:eastAsia="Calibri" w:cs="Arial"/>
        </w:rPr>
        <w:t xml:space="preserve">Esta lógica también se mantiene en el mapa que se encuentra a mano izquierda del informe, donde se indica donde se encuentra cada tienda y el estado de ellas. Se puede acceder a ellas y a su información haciendo </w:t>
      </w:r>
      <w:r w:rsidR="00BE0DFE" w:rsidRPr="00BE0DFE">
        <w:rPr>
          <w:rFonts w:eastAsia="Calibri" w:cs="Arial"/>
          <w:i/>
          <w:iCs/>
        </w:rPr>
        <w:t>click</w:t>
      </w:r>
      <w:r w:rsidR="00BE0DFE">
        <w:rPr>
          <w:rFonts w:eastAsia="Calibri" w:cs="Arial"/>
        </w:rPr>
        <w:t xml:space="preserve"> sobre el mapa. </w:t>
      </w:r>
      <w:r w:rsidR="0081340E">
        <w:rPr>
          <w:rFonts w:eastAsia="Calibri" w:cs="Arial"/>
        </w:rPr>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25FA31F8" w14:textId="4E208B57" w:rsidR="00733FB9" w:rsidRPr="00733FB9" w:rsidRDefault="00733FB9" w:rsidP="00733FB9">
      <w:pPr>
        <w:pStyle w:val="Descripcin"/>
        <w:keepNext/>
        <w:jc w:val="center"/>
        <w:rPr>
          <w:rStyle w:val="nfasissutil"/>
        </w:rPr>
      </w:pPr>
      <w:bookmarkStart w:id="93" w:name="_Ref169807283"/>
      <w:bookmarkStart w:id="94" w:name="_Toc169808181"/>
      <w:r w:rsidRPr="00733FB9">
        <w:rPr>
          <w:rStyle w:val="nfasissutil"/>
        </w:rPr>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007C5C87">
        <w:rPr>
          <w:rStyle w:val="nfasissutil"/>
          <w:noProof/>
        </w:rPr>
        <w:t>17</w:t>
      </w:r>
      <w:r w:rsidRPr="00733FB9">
        <w:rPr>
          <w:rStyle w:val="nfasissutil"/>
        </w:rPr>
        <w:fldChar w:fldCharType="end"/>
      </w:r>
      <w:bookmarkEnd w:id="93"/>
      <w:r w:rsidRPr="00733FB9">
        <w:rPr>
          <w:rStyle w:val="nfasissutil"/>
        </w:rPr>
        <w:t>: Páginas tiendas</w:t>
      </w:r>
      <w:bookmarkEnd w:id="94"/>
    </w:p>
    <w:p w14:paraId="2B0FB335" w14:textId="0A671CC3" w:rsidR="00866AA3" w:rsidRPr="00966006" w:rsidRDefault="004111AA" w:rsidP="009257CE">
      <w:pPr>
        <w:spacing w:before="200" w:line="312" w:lineRule="auto"/>
        <w:rPr>
          <w:rFonts w:eastAsia="Calibri" w:cs="Arial"/>
        </w:rPr>
      </w:pPr>
      <w:r w:rsidRPr="004111AA">
        <w:rPr>
          <w:rFonts w:eastAsia="Calibri" w:cs="Arial"/>
          <w:noProof/>
        </w:rPr>
        <w:drawing>
          <wp:inline distT="0" distB="0" distL="0" distR="0" wp14:anchorId="30C7141F" wp14:editId="7D38514E">
            <wp:extent cx="5683250" cy="3157855"/>
            <wp:effectExtent l="0" t="0" r="0" b="4445"/>
            <wp:docPr id="180495126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951262" name="Imagen 1" descr="Interfaz de usuario gráfica&#10;&#10;Descripción generada automáticamente"/>
                    <pic:cNvPicPr/>
                  </pic:nvPicPr>
                  <pic:blipFill>
                    <a:blip r:embed="rId40"/>
                    <a:stretch>
                      <a:fillRect/>
                    </a:stretch>
                  </pic:blipFill>
                  <pic:spPr>
                    <a:xfrm>
                      <a:off x="0" y="0"/>
                      <a:ext cx="5683250" cy="3157855"/>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95" w:name="_Toc168055097"/>
      <w:bookmarkStart w:id="96" w:name="_Toc169808221"/>
      <w:r w:rsidRPr="00966006">
        <w:rPr>
          <w:lang w:eastAsia="es-ES"/>
        </w:rPr>
        <w:lastRenderedPageBreak/>
        <w:t>CONCLUSIONES Y DISCUSIÓN</w:t>
      </w:r>
      <w:bookmarkEnd w:id="95"/>
      <w:bookmarkEnd w:id="96"/>
    </w:p>
    <w:p w14:paraId="293EFC2B" w14:textId="468324E5" w:rsidR="00FC7005" w:rsidRDefault="000E42EC" w:rsidP="000E42EC">
      <w:pPr>
        <w:rPr>
          <w:lang w:eastAsia="es-ES"/>
        </w:rPr>
      </w:pPr>
      <w:r w:rsidRPr="000E42EC">
        <w:rPr>
          <w:lang w:eastAsia="es-ES"/>
        </w:rPr>
        <w:t>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Power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0E42EC">
      <w:pPr>
        <w:rPr>
          <w:lang w:eastAsia="es-ES"/>
        </w:rPr>
      </w:pP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21B29BF3" w:rsidR="00377B0B" w:rsidRDefault="00FC7005" w:rsidP="00377B0B">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7CF0EA40" w:rsidR="00FC7005" w:rsidRDefault="00FC7005" w:rsidP="00FC7005">
      <w:pPr>
        <w:rPr>
          <w:lang w:eastAsia="es-ES"/>
        </w:rPr>
      </w:pPr>
      <w:r>
        <w:rPr>
          <w:lang w:eastAsia="es-ES"/>
        </w:rPr>
        <w:t>A la hora de visualizar los datos, l</w:t>
      </w:r>
      <w:r w:rsidR="000E42EC" w:rsidRPr="000E42EC">
        <w:rPr>
          <w:lang w:eastAsia="es-ES"/>
        </w:rPr>
        <w:t xml:space="preserve">a implementación de Power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97" w:name="_Toc169808222"/>
      <w:r>
        <w:rPr>
          <w:lang w:eastAsia="es-ES"/>
        </w:rPr>
        <w:lastRenderedPageBreak/>
        <w:t>LINEAS FUTURAS</w:t>
      </w:r>
      <w:bookmarkEnd w:id="97"/>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Power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w:t>
      </w:r>
      <w:r w:rsidR="00C90DCA">
        <w:t xml:space="preserve">se deberán seguir los siguientes pasos. </w:t>
      </w:r>
      <w:r>
        <w:t>Power BI permite una conexión directa a la base de datos, pero para ello, primero de todo se debe instalar el conector de SAP HANA.</w:t>
      </w:r>
      <w:r w:rsidR="00C90DCA">
        <w:t xml:space="preserve"> A continuación,</w:t>
      </w:r>
      <w:r>
        <w:t xml:space="preserve"> se debe configurar la conexión, introduciendo los detalles del servidor, la base de datos, y las credenciales de usuario. Por último, se deben importar los datos, y para ello, Power BI ofrece la opción de importar los datos a utilizar de consulta directa (</w:t>
      </w:r>
      <w:r w:rsidRPr="003168CD">
        <w:rPr>
          <w:i/>
          <w:iCs/>
        </w:rPr>
        <w:t>Direct Query)</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Finalmente, m</w:t>
      </w:r>
      <w:r w:rsidR="00377B0B">
        <w:t>encionar</w:t>
      </w:r>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Machine Learning</w:t>
      </w:r>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tbl>
      <w:tblPr>
        <w:tblStyle w:val="Tablaconcuadrcula"/>
        <w:tblW w:w="0" w:type="auto"/>
        <w:tblLook w:val="04A0" w:firstRow="1" w:lastRow="0" w:firstColumn="1" w:lastColumn="0" w:noHBand="0" w:noVBand="1"/>
      </w:tblPr>
      <w:tblGrid>
        <w:gridCol w:w="8940"/>
      </w:tblGrid>
      <w:tr w:rsidR="00AB61BD" w14:paraId="39637A3C" w14:textId="77777777" w:rsidTr="00780DAC">
        <w:trPr>
          <w:trHeight w:val="418"/>
        </w:trPr>
        <w:tc>
          <w:tcPr>
            <w:tcW w:w="8940" w:type="dxa"/>
            <w:vAlign w:val="center"/>
          </w:tcPr>
          <w:p w14:paraId="105F76F6" w14:textId="013B5BB9" w:rsidR="00AB61BD" w:rsidRDefault="00AB61BD" w:rsidP="00780DAC">
            <w:pPr>
              <w:spacing w:line="240" w:lineRule="auto"/>
              <w:jc w:val="center"/>
              <w:rPr>
                <w:rFonts w:eastAsia="Times New Roman" w:cs="Arial"/>
                <w:b/>
                <w:sz w:val="28"/>
                <w:szCs w:val="28"/>
                <w:lang w:eastAsia="es-ES"/>
              </w:rPr>
            </w:pPr>
            <w:r w:rsidRPr="00371284">
              <w:rPr>
                <w:rFonts w:eastAsia="Times New Roman" w:cs="Arial"/>
                <w:b/>
                <w:sz w:val="24"/>
                <w:szCs w:val="24"/>
                <w:lang w:eastAsia="es-ES"/>
              </w:rPr>
              <w:lastRenderedPageBreak/>
              <w:t>BIBLIOGRAFÍA</w:t>
            </w:r>
          </w:p>
        </w:tc>
      </w:tr>
    </w:tbl>
    <w:p w14:paraId="27E7A263" w14:textId="77777777" w:rsidR="00AB61BD" w:rsidRDefault="00AB61BD">
      <w:pPr>
        <w:spacing w:line="240" w:lineRule="auto"/>
        <w:jc w:val="left"/>
        <w:rPr>
          <w:rFonts w:eastAsia="Times New Roman" w:cs="Arial"/>
          <w:b/>
          <w:sz w:val="28"/>
          <w:szCs w:val="28"/>
          <w:lang w:eastAsia="es-ES"/>
        </w:rPr>
      </w:pPr>
    </w:p>
    <w:p w14:paraId="002E7601" w14:textId="7D738C8E" w:rsidR="00AB61BD" w:rsidRPr="00C6401F" w:rsidRDefault="00AB61BD" w:rsidP="00AB61BD">
      <w:pPr>
        <w:autoSpaceDE w:val="0"/>
        <w:autoSpaceDN w:val="0"/>
        <w:adjustRightInd w:val="0"/>
        <w:spacing w:before="200" w:after="160"/>
        <w:ind w:left="640" w:hanging="640"/>
        <w:rPr>
          <w:rFonts w:cs="Times New Roman"/>
          <w:noProof/>
          <w:sz w:val="22"/>
          <w:lang w:val="en-US"/>
        </w:rPr>
      </w:pPr>
      <w:r>
        <w:rPr>
          <w:rFonts w:eastAsia="Times New Roman" w:cs="Arial"/>
          <w:b/>
          <w:szCs w:val="28"/>
          <w:lang w:eastAsia="es-ES"/>
        </w:rPr>
        <w:fldChar w:fldCharType="begin" w:fldLock="1"/>
      </w:r>
      <w:r>
        <w:rPr>
          <w:rFonts w:eastAsia="Times New Roman" w:cs="Arial"/>
          <w:b/>
          <w:szCs w:val="28"/>
          <w:lang w:eastAsia="es-ES"/>
        </w:rPr>
        <w:instrText xml:space="preserve">ADDIN Mendeley Bibliography CSL_BIBLIOGRAPHY </w:instrText>
      </w:r>
      <w:r>
        <w:rPr>
          <w:rFonts w:eastAsia="Times New Roman" w:cs="Arial"/>
          <w:b/>
          <w:szCs w:val="28"/>
          <w:lang w:eastAsia="es-ES"/>
        </w:rPr>
        <w:fldChar w:fldCharType="separate"/>
      </w:r>
      <w:r w:rsidRPr="00AB61BD">
        <w:rPr>
          <w:rFonts w:cs="Times New Roman"/>
          <w:noProof/>
          <w:sz w:val="22"/>
        </w:rPr>
        <w:t>[1]</w:t>
      </w:r>
      <w:r w:rsidRPr="00AB61BD">
        <w:rPr>
          <w:rFonts w:cs="Times New Roman"/>
          <w:noProof/>
          <w:sz w:val="22"/>
        </w:rPr>
        <w:tab/>
        <w:t xml:space="preserve">Jordi de Mas Jaumot, “Gestión del inventario en una empresa del sector farmacéutico mediante algoritmos de Machine Learning,” 2021. </w:t>
      </w:r>
      <w:r w:rsidRPr="00C6401F">
        <w:rPr>
          <w:rFonts w:cs="Times New Roman"/>
          <w:noProof/>
          <w:sz w:val="22"/>
          <w:lang w:val="en-US"/>
        </w:rPr>
        <w:t>[Online]. Available: https://openaccess.uoc.edu/bitstream/10609/129826/8/jde_masTFM0121memoria.pdf</w:t>
      </w:r>
    </w:p>
    <w:p w14:paraId="1171A8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w:t>
      </w:r>
      <w:r w:rsidRPr="00C6401F">
        <w:rPr>
          <w:rFonts w:cs="Times New Roman"/>
          <w:noProof/>
          <w:sz w:val="22"/>
          <w:lang w:val="en-US"/>
        </w:rPr>
        <w:tab/>
        <w:t>I. de I. Conocimiento, “Machine Learning &amp; Deep Learning,” 2024, [Online]. Available: https://www.iic.uam.es/inteligencia-artificial/machine-learning-deep-learning/</w:t>
      </w:r>
    </w:p>
    <w:p w14:paraId="5048001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3]</w:t>
      </w:r>
      <w:r w:rsidRPr="00C6401F">
        <w:rPr>
          <w:rFonts w:cs="Times New Roman"/>
          <w:noProof/>
          <w:sz w:val="22"/>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537671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4]</w:t>
      </w:r>
      <w:r w:rsidRPr="00C6401F">
        <w:rPr>
          <w:rFonts w:cs="Times New Roman"/>
          <w:noProof/>
          <w:sz w:val="22"/>
          <w:lang w:val="en-US"/>
        </w:rPr>
        <w:tab/>
        <w:t xml:space="preserve">S. Zhang, X. Qin, S. Hu, Q. Zhang, B. Dong, and J. Zhao, “Importance Degree Evaluation of Spare Parts Based on Clustering Algorithm and Back-Propagation Neural Network,” </w:t>
      </w:r>
      <w:r w:rsidRPr="00C6401F">
        <w:rPr>
          <w:rFonts w:cs="Times New Roman"/>
          <w:i/>
          <w:iCs/>
          <w:noProof/>
          <w:sz w:val="22"/>
          <w:lang w:val="en-US"/>
        </w:rPr>
        <w:t>Math. Probl. Eng.</w:t>
      </w:r>
      <w:r w:rsidRPr="00C6401F">
        <w:rPr>
          <w:rFonts w:cs="Times New Roman"/>
          <w:noProof/>
          <w:sz w:val="22"/>
          <w:lang w:val="en-US"/>
        </w:rPr>
        <w:t>, vol. 2020, 2020, doi: 10.1155/2020/6161825.</w:t>
      </w:r>
    </w:p>
    <w:p w14:paraId="697BDF3C"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5]</w:t>
      </w:r>
      <w:r w:rsidRPr="00C6401F">
        <w:rPr>
          <w:rFonts w:cs="Times New Roman"/>
          <w:noProof/>
          <w:sz w:val="22"/>
          <w:lang w:val="en-US"/>
        </w:rPr>
        <w:tab/>
        <w:t xml:space="preserve">K. B. Praveen, P. Kumar, J. Prateek, G. Pragathi, and P. M. J, “Inventory Management System Using Machine Learning,” </w:t>
      </w:r>
      <w:r w:rsidRPr="00C6401F">
        <w:rPr>
          <w:rFonts w:cs="Times New Roman"/>
          <w:i/>
          <w:iCs/>
          <w:noProof/>
          <w:sz w:val="22"/>
          <w:lang w:val="en-US"/>
        </w:rPr>
        <w:t>Int. J. Innov. Eng. Manag. Res.</w:t>
      </w:r>
      <w:r w:rsidRPr="00C6401F">
        <w:rPr>
          <w:rFonts w:cs="Times New Roman"/>
          <w:noProof/>
          <w:sz w:val="22"/>
          <w:lang w:val="en-US"/>
        </w:rPr>
        <w:t>, vol. 9, no. 06, pp. 769–785, 2022, doi: 10.48047/ijiemr/v11/i06/51.</w:t>
      </w:r>
    </w:p>
    <w:p w14:paraId="502FEC05"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6]</w:t>
      </w:r>
      <w:r w:rsidRPr="00C6401F">
        <w:rPr>
          <w:rFonts w:cs="Times New Roman"/>
          <w:noProof/>
          <w:sz w:val="22"/>
          <w:lang w:val="en-US"/>
        </w:rPr>
        <w:tab/>
        <w:t>Scikit learn, “Gradient Boosting Regressor,” 2024. https://scikit-learn.org/stable/modules/generated/sklearn.ensemble.GradientBoostingRegressor.html</w:t>
      </w:r>
    </w:p>
    <w:p w14:paraId="597E52E2"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7]</w:t>
      </w:r>
      <w:r w:rsidRPr="00AB61BD">
        <w:rPr>
          <w:rFonts w:cs="Times New Roman"/>
          <w:noProof/>
          <w:sz w:val="22"/>
        </w:rPr>
        <w:tab/>
        <w:t>M. Pérez Ramis and A. P. Moreno Beltrán, “Aplicación de la Ciencia de Datos para la predicción de la Demanda,” 2017.</w:t>
      </w:r>
    </w:p>
    <w:p w14:paraId="5E3E847D"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8]</w:t>
      </w:r>
      <w:r w:rsidRPr="00C6401F">
        <w:rPr>
          <w:rFonts w:cs="Times New Roman"/>
          <w:noProof/>
          <w:sz w:val="22"/>
          <w:lang w:val="en-US"/>
        </w:rPr>
        <w:tab/>
        <w:t>“Decision tree in Machine Learning,” 2024, [Online]. Available: https://www.geeksforgeeks.org/decision-tree-introduction-example/</w:t>
      </w:r>
    </w:p>
    <w:p w14:paraId="1F6D87D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9]</w:t>
      </w:r>
      <w:r w:rsidRPr="00C6401F">
        <w:rPr>
          <w:rFonts w:cs="Times New Roman"/>
          <w:noProof/>
          <w:sz w:val="22"/>
          <w:lang w:val="en-US"/>
        </w:rPr>
        <w:tab/>
        <w:t xml:space="preserve">Al Maverick, “Light Gradient Boosting Machine,” 2023. </w:t>
      </w:r>
      <w:r w:rsidRPr="00C6401F">
        <w:rPr>
          <w:rFonts w:cs="Times New Roman"/>
          <w:noProof/>
          <w:sz w:val="22"/>
          <w:lang w:val="en-US"/>
        </w:rPr>
        <w:lastRenderedPageBreak/>
        <w:t>https://samanemami.medium.com/light-gradient-boosting-machine-b4f1b9e3f7d1</w:t>
      </w:r>
    </w:p>
    <w:p w14:paraId="4800906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0]</w:t>
      </w:r>
      <w:r w:rsidRPr="00AB61BD">
        <w:rPr>
          <w:rFonts w:cs="Times New Roman"/>
          <w:noProof/>
          <w:sz w:val="22"/>
        </w:rPr>
        <w:tab/>
        <w:t xml:space="preserve">Gonzalo Castillo, “Logística 4.0,” </w:t>
      </w:r>
      <w:r w:rsidRPr="00AB61BD">
        <w:rPr>
          <w:rFonts w:cs="Times New Roman"/>
          <w:i/>
          <w:iCs/>
          <w:noProof/>
          <w:sz w:val="22"/>
        </w:rPr>
        <w:t xml:space="preserve">Innovación Digit. </w:t>
      </w:r>
      <w:r w:rsidRPr="00C6401F">
        <w:rPr>
          <w:rFonts w:cs="Times New Roman"/>
          <w:i/>
          <w:iCs/>
          <w:noProof/>
          <w:sz w:val="22"/>
          <w:lang w:val="en-US"/>
        </w:rPr>
        <w:t>360</w:t>
      </w:r>
      <w:r w:rsidRPr="00C6401F">
        <w:rPr>
          <w:rFonts w:cs="Times New Roman"/>
          <w:noProof/>
          <w:sz w:val="22"/>
          <w:lang w:val="en-US"/>
        </w:rPr>
        <w:t>, 2023, [Online]. Available: https://www.innovaciondigital360.com/industria-4-0/supply-chain/logistica-4-0-que-es-caracteristicas-beneficios-y-tecnologia/</w:t>
      </w:r>
    </w:p>
    <w:p w14:paraId="58AFB43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1]</w:t>
      </w:r>
      <w:r w:rsidRPr="00AB61BD">
        <w:rPr>
          <w:rFonts w:cs="Times New Roman"/>
          <w:noProof/>
          <w:sz w:val="22"/>
        </w:rPr>
        <w:tab/>
        <w:t>EAE Business School, “Descubre la Optimización de Inventario con Machine Learning,” 2024. https://www.eaemadrid.com/es/blog/machine-learning</w:t>
      </w:r>
    </w:p>
    <w:p w14:paraId="67A0F5F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2]</w:t>
      </w:r>
      <w:r w:rsidRPr="00AB61BD">
        <w:rPr>
          <w:rFonts w:cs="Times New Roman"/>
          <w:noProof/>
          <w:sz w:val="22"/>
        </w:rPr>
        <w:tab/>
        <w:t xml:space="preserve">“¿Qué es y para qué sirve un diagrama de Gantt? </w:t>
      </w:r>
      <w:r w:rsidRPr="00C6401F">
        <w:rPr>
          <w:rFonts w:cs="Times New Roman"/>
          <w:noProof/>
          <w:sz w:val="22"/>
          <w:lang w:val="en-US"/>
        </w:rPr>
        <w:t>| Teamleader.” https://www.teamleader.es/blog/diagrama-de-gantt (accessed Apr. 20, 2023).</w:t>
      </w:r>
    </w:p>
    <w:p w14:paraId="250A1FF0"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3]</w:t>
      </w:r>
      <w:r w:rsidRPr="00C6401F">
        <w:rPr>
          <w:rFonts w:cs="Times New Roman"/>
          <w:noProof/>
          <w:sz w:val="22"/>
          <w:lang w:val="en-US"/>
        </w:rPr>
        <w:tab/>
        <w:t>Kaggle, “Inventory Analysis case study,” 2023. https://www.kaggle.com/datasets/bhanupratapbiswas/inventory-analysis-case-study</w:t>
      </w:r>
    </w:p>
    <w:p w14:paraId="10780E0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4]</w:t>
      </w:r>
      <w:r w:rsidRPr="00C6401F">
        <w:rPr>
          <w:rFonts w:cs="Times New Roman"/>
          <w:noProof/>
          <w:sz w:val="22"/>
          <w:lang w:val="en-US"/>
        </w:rPr>
        <w:tab/>
        <w:t>P. D. A. Library, “Pandas,” 2024. https://pandas.pydata.org/</w:t>
      </w:r>
    </w:p>
    <w:p w14:paraId="68BF2C8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5]</w:t>
      </w:r>
      <w:r w:rsidRPr="00C6401F">
        <w:rPr>
          <w:rFonts w:cs="Times New Roman"/>
          <w:noProof/>
          <w:sz w:val="22"/>
          <w:lang w:val="en-US"/>
        </w:rPr>
        <w:tab/>
        <w:t>“Numpy,” 2024. https://numpy.org/</w:t>
      </w:r>
    </w:p>
    <w:p w14:paraId="091D5A1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6]</w:t>
      </w:r>
      <w:r w:rsidRPr="00C6401F">
        <w:rPr>
          <w:rFonts w:cs="Times New Roman"/>
          <w:noProof/>
          <w:sz w:val="22"/>
          <w:lang w:val="en-US"/>
        </w:rPr>
        <w:tab/>
        <w:t>Matplotlib, “Visualization with python,” 2024. https://matplotlib.org/</w:t>
      </w:r>
    </w:p>
    <w:p w14:paraId="4617078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7]</w:t>
      </w:r>
      <w:r w:rsidRPr="00C6401F">
        <w:rPr>
          <w:rFonts w:cs="Times New Roman"/>
          <w:noProof/>
          <w:sz w:val="22"/>
          <w:lang w:val="en-US"/>
        </w:rPr>
        <w:tab/>
        <w:t>Seaborn, “Seaborn: Statistical data visualization,” 2024, [Online]. Available: https://seaborn.pydata.org/</w:t>
      </w:r>
    </w:p>
    <w:p w14:paraId="7C882BE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8]</w:t>
      </w:r>
      <w:r w:rsidRPr="00C6401F">
        <w:rPr>
          <w:rFonts w:cs="Times New Roman"/>
          <w:noProof/>
          <w:sz w:val="22"/>
          <w:lang w:val="en-US"/>
        </w:rPr>
        <w:tab/>
        <w:t>Pyexcel, “Let focus on data, instead of file formats,” 2024. https://docs.pyexcel.org/en/latest/</w:t>
      </w:r>
    </w:p>
    <w:p w14:paraId="0F08BAF9"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9]</w:t>
      </w:r>
      <w:r w:rsidRPr="00AB61BD">
        <w:rPr>
          <w:rFonts w:cs="Times New Roman"/>
          <w:noProof/>
          <w:sz w:val="22"/>
        </w:rPr>
        <w:tab/>
        <w:t>Microsoft, “Diseño de un modelo semántico en PowerBI,” 2023. https://learn.microsoft.com/es-es/training/modules/design-model-power-bi/1-introduction</w:t>
      </w:r>
    </w:p>
    <w:p w14:paraId="5CF9A0B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0]</w:t>
      </w:r>
      <w:r w:rsidRPr="00AB61BD">
        <w:rPr>
          <w:rFonts w:cs="Times New Roman"/>
          <w:noProof/>
          <w:sz w:val="22"/>
        </w:rPr>
        <w:tab/>
        <w:t xml:space="preserve">Microsoft, “Crear y administras relaciones en PowerBI,” 2024, [Online]. </w:t>
      </w:r>
      <w:r w:rsidRPr="00C6401F">
        <w:rPr>
          <w:rFonts w:cs="Times New Roman"/>
          <w:noProof/>
          <w:sz w:val="22"/>
          <w:lang w:val="en-US"/>
        </w:rPr>
        <w:t>Available: https://learn.microsoft.com/es-es/power-bi/transform-model/desktop-create-and-manage-relationships</w:t>
      </w:r>
    </w:p>
    <w:p w14:paraId="6F97B0DF"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1]</w:t>
      </w:r>
      <w:r w:rsidRPr="00AB61BD">
        <w:rPr>
          <w:rFonts w:cs="Times New Roman"/>
          <w:noProof/>
          <w:sz w:val="22"/>
        </w:rPr>
        <w:tab/>
        <w:t xml:space="preserve">J. Quiroz, “El modelo relacional de bases de datos,” </w:t>
      </w:r>
      <w:r w:rsidRPr="00AB61BD">
        <w:rPr>
          <w:rFonts w:cs="Times New Roman"/>
          <w:i/>
          <w:iCs/>
          <w:noProof/>
          <w:sz w:val="22"/>
        </w:rPr>
        <w:t>Boletín de Política Informática</w:t>
      </w:r>
      <w:r w:rsidRPr="00AB61BD">
        <w:rPr>
          <w:rFonts w:cs="Times New Roman"/>
          <w:noProof/>
          <w:sz w:val="22"/>
        </w:rPr>
        <w:t>, vol. 6, pp. 53–61, 2003.</w:t>
      </w:r>
    </w:p>
    <w:p w14:paraId="296948C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lastRenderedPageBreak/>
        <w:t>[22]</w:t>
      </w:r>
      <w:r w:rsidRPr="00C6401F">
        <w:rPr>
          <w:rFonts w:cs="Times New Roman"/>
          <w:noProof/>
          <w:sz w:val="22"/>
          <w:lang w:val="en-US"/>
        </w:rPr>
        <w:tab/>
        <w:t>IBM, “Primary and foreign keys,” 2023, [Online]. Available: https://www.ibm.com/docs/es/ida/9.1.2?topic=entities-primary-foreign-keys</w:t>
      </w:r>
    </w:p>
    <w:p w14:paraId="4719FE8B"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3]</w:t>
      </w:r>
      <w:r w:rsidRPr="00AB61BD">
        <w:rPr>
          <w:rFonts w:cs="Times New Roman"/>
          <w:noProof/>
          <w:sz w:val="22"/>
        </w:rPr>
        <w:tab/>
        <w:t xml:space="preserve">Microsoft learn, “Descripción del uso de Power BI para crear análisis controlados por datos,” 2024. </w:t>
      </w:r>
      <w:r w:rsidRPr="00C6401F">
        <w:rPr>
          <w:rFonts w:cs="Times New Roman"/>
          <w:noProof/>
          <w:sz w:val="22"/>
          <w:lang w:val="en-US"/>
        </w:rPr>
        <w:t>[Online]. Available: https://learn.microsoft.com/es-es/training/modules/introduction-power-bi/2-describe-using-power-bi-build-data-driven-analytics</w:t>
      </w:r>
    </w:p>
    <w:p w14:paraId="4B46E4D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4]</w:t>
      </w:r>
      <w:r w:rsidRPr="00AB61BD">
        <w:rPr>
          <w:rFonts w:cs="Times New Roman"/>
          <w:noProof/>
          <w:sz w:val="22"/>
        </w:rPr>
        <w:tab/>
        <w:t>Microsoft learn, “Información general sobre DAX,” 2024, [Online]. Available: https://learn.microsoft.com/es-es/dax/dax-overview</w:t>
      </w:r>
    </w:p>
    <w:p w14:paraId="79C553A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5]</w:t>
      </w:r>
      <w:r w:rsidRPr="00AB61BD">
        <w:rPr>
          <w:rFonts w:cs="Times New Roman"/>
          <w:noProof/>
          <w:sz w:val="22"/>
        </w:rPr>
        <w:tab/>
        <w:t xml:space="preserve">Microsoft, “Creación de una tabla de fechas,” 2024, [Online]. </w:t>
      </w:r>
      <w:r w:rsidRPr="00C6401F">
        <w:rPr>
          <w:rFonts w:cs="Times New Roman"/>
          <w:noProof/>
          <w:sz w:val="22"/>
          <w:lang w:val="en-US"/>
        </w:rPr>
        <w:t>Available: https://learn.microsoft.com/es-es/training/modules/design-model-power-bi/3-date-table</w:t>
      </w:r>
    </w:p>
    <w:p w14:paraId="222843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6]</w:t>
      </w:r>
      <w:r w:rsidRPr="00C6401F">
        <w:rPr>
          <w:rFonts w:cs="Times New Roman"/>
          <w:noProof/>
          <w:sz w:val="22"/>
          <w:lang w:val="en-US"/>
        </w:rPr>
        <w:tab/>
        <w:t>Kurt Buhler, “Introducing the 3-30-300 rule for better reports,” 2024, [Online]. Available: https://www.sqlbi.com/articles/introducing-the-3-30-300-rule-for-better-reports/</w:t>
      </w:r>
    </w:p>
    <w:p w14:paraId="7DA0577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7]</w:t>
      </w:r>
      <w:r w:rsidRPr="00C6401F">
        <w:rPr>
          <w:rFonts w:cs="Times New Roman"/>
          <w:noProof/>
          <w:sz w:val="22"/>
          <w:lang w:val="en-US"/>
        </w:rPr>
        <w:tab/>
        <w:t>Microsoft learn, “Diseño de informes en Power BI,” 2024, [Online]. Available: https://learn.microsoft.com/es-es/training/modules/power-bi-effective-reports/</w:t>
      </w:r>
    </w:p>
    <w:p w14:paraId="0B47FD46"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8]</w:t>
      </w:r>
      <w:r w:rsidRPr="00AB61BD">
        <w:rPr>
          <w:rFonts w:cs="Times New Roman"/>
          <w:noProof/>
          <w:sz w:val="22"/>
        </w:rPr>
        <w:tab/>
        <w:t xml:space="preserve">“Mejora de los diseños de informes de Power BI para la experiencia del usuario,” 2024, [Online]. </w:t>
      </w:r>
      <w:r w:rsidRPr="00C6401F">
        <w:rPr>
          <w:rFonts w:cs="Times New Roman"/>
          <w:noProof/>
          <w:sz w:val="22"/>
          <w:lang w:val="en-US"/>
        </w:rPr>
        <w:t>Available: https://learn.microsoft.com/es-es/training/modules/power-bi-effective-user-experience/</w:t>
      </w:r>
    </w:p>
    <w:p w14:paraId="63CC0AEB"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9]</w:t>
      </w:r>
      <w:r w:rsidRPr="00AB61BD">
        <w:rPr>
          <w:rFonts w:cs="Times New Roman"/>
          <w:noProof/>
          <w:sz w:val="22"/>
        </w:rPr>
        <w:tab/>
        <w:t xml:space="preserve">J. Astigarraga and V. Cruz-Alonso, “¡Se puede entender cómo funcionan Git y GitHub!,” </w:t>
      </w:r>
      <w:r w:rsidRPr="00AB61BD">
        <w:rPr>
          <w:rFonts w:cs="Times New Roman"/>
          <w:i/>
          <w:iCs/>
          <w:noProof/>
          <w:sz w:val="22"/>
        </w:rPr>
        <w:t>Ecosistemas</w:t>
      </w:r>
      <w:r w:rsidRPr="00AB61BD">
        <w:rPr>
          <w:rFonts w:cs="Times New Roman"/>
          <w:noProof/>
          <w:sz w:val="22"/>
        </w:rPr>
        <w:t>, vol. 31, no. 1, pp. 1–6, 2022, doi: 10.7818/ECOS.2332.</w:t>
      </w:r>
    </w:p>
    <w:p w14:paraId="25CBC4D2" w14:textId="77777777" w:rsidR="00AB61BD" w:rsidRPr="00AB61BD" w:rsidRDefault="00AB61BD" w:rsidP="00AB61BD">
      <w:pPr>
        <w:autoSpaceDE w:val="0"/>
        <w:autoSpaceDN w:val="0"/>
        <w:adjustRightInd w:val="0"/>
        <w:spacing w:before="200" w:after="160"/>
        <w:ind w:left="640" w:hanging="640"/>
        <w:rPr>
          <w:noProof/>
          <w:sz w:val="22"/>
        </w:rPr>
      </w:pPr>
      <w:r w:rsidRPr="00AB61BD">
        <w:rPr>
          <w:rFonts w:cs="Times New Roman"/>
          <w:noProof/>
          <w:sz w:val="22"/>
        </w:rPr>
        <w:t>[30]</w:t>
      </w:r>
      <w:r w:rsidRPr="00AB61BD">
        <w:rPr>
          <w:rFonts w:cs="Times New Roman"/>
          <w:noProof/>
          <w:sz w:val="22"/>
        </w:rPr>
        <w:tab/>
        <w:t>Github, “Uso de GitHub Codespaces en Visual Studio Code,” 2024. https://docs.github.com/es/codespaces/developing-in-a-codespace/using-github-codespaces-in-visual-studio-code</w:t>
      </w:r>
    </w:p>
    <w:p w14:paraId="6E6ECF34" w14:textId="5E43F83D" w:rsidR="00AB61BD" w:rsidRDefault="00AB61BD" w:rsidP="0026685E">
      <w:pPr>
        <w:pStyle w:val="Cita"/>
        <w:ind w:right="19"/>
        <w:rPr>
          <w:rFonts w:eastAsia="Times New Roman" w:cs="Arial"/>
          <w:b/>
          <w:szCs w:val="28"/>
          <w:lang w:eastAsia="es-ES"/>
        </w:rPr>
      </w:pPr>
      <w:r>
        <w:rPr>
          <w:rFonts w:eastAsia="Times New Roman" w:cs="Arial"/>
          <w:b/>
          <w:szCs w:val="28"/>
          <w:lang w:eastAsia="es-ES"/>
        </w:rPr>
        <w:fldChar w:fldCharType="end"/>
      </w:r>
    </w:p>
    <w:p w14:paraId="34248906" w14:textId="2F3063BB" w:rsidR="00E85596" w:rsidRPr="00E37877" w:rsidRDefault="00E85596" w:rsidP="0026685E">
      <w:pPr>
        <w:pStyle w:val="Cita"/>
        <w:ind w:right="19"/>
        <w:rPr>
          <w:rFonts w:eastAsia="Times New Roman" w:cs="Arial"/>
          <w:b/>
          <w:szCs w:val="28"/>
          <w:lang w:eastAsia="es-ES"/>
        </w:rPr>
      </w:pPr>
      <w:r w:rsidRPr="00E37877">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371284">
        <w:trPr>
          <w:trHeight w:val="418"/>
        </w:trPr>
        <w:tc>
          <w:tcPr>
            <w:tcW w:w="8931" w:type="dxa"/>
            <w:vAlign w:val="center"/>
          </w:tcPr>
          <w:p w14:paraId="028B7FCE" w14:textId="041A4DE4" w:rsidR="00E85596" w:rsidRPr="00371284" w:rsidRDefault="00E85596" w:rsidP="00371284">
            <w:pPr>
              <w:spacing w:after="200" w:line="276" w:lineRule="auto"/>
              <w:jc w:val="center"/>
              <w:rPr>
                <w:b/>
                <w:bCs/>
                <w:sz w:val="28"/>
                <w:szCs w:val="28"/>
              </w:rPr>
            </w:pPr>
            <w:r w:rsidRPr="00371284">
              <w:rPr>
                <w:b/>
                <w:bCs/>
                <w:sz w:val="24"/>
                <w:szCs w:val="24"/>
              </w:rPr>
              <w:lastRenderedPageBreak/>
              <w:t>A</w:t>
            </w:r>
            <w:r w:rsidR="00371284">
              <w:rPr>
                <w:b/>
                <w:bCs/>
                <w:sz w:val="24"/>
                <w:szCs w:val="24"/>
              </w:rPr>
              <w:t>NEXOS</w:t>
            </w:r>
          </w:p>
        </w:tc>
      </w:tr>
    </w:tbl>
    <w:p w14:paraId="3429106E" w14:textId="138A92FB" w:rsidR="00AD176E" w:rsidRDefault="00AD176E" w:rsidP="00AD176E">
      <w:pPr>
        <w:pStyle w:val="Cita"/>
        <w:rPr>
          <w:szCs w:val="24"/>
        </w:rPr>
      </w:pPr>
      <w:bookmarkStart w:id="98" w:name="_Ref168391689"/>
      <w:bookmarkStart w:id="99" w:name="_Toc169808224"/>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98"/>
      <w:r w:rsidRPr="00AD176E">
        <w:rPr>
          <w:szCs w:val="24"/>
        </w:rPr>
        <w:t xml:space="preserve">: </w:t>
      </w:r>
      <w:bookmarkStart w:id="100" w:name="_Ref168391694"/>
      <w:r w:rsidRPr="00AD176E">
        <w:rPr>
          <w:szCs w:val="24"/>
        </w:rPr>
        <w:t>Descripción de las tablas del modelo</w:t>
      </w:r>
      <w:bookmarkEnd w:id="99"/>
      <w:bookmarkEnd w:id="100"/>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Low cost, economic, intermediate, Premium y luxury</w:t>
            </w:r>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w:t>
            </w:r>
            <w:r>
              <w:rPr>
                <w:rFonts w:ascii="Verdana" w:hAnsi="Verdana"/>
                <w:color w:val="000000"/>
                <w:sz w:val="18"/>
                <w:szCs w:val="18"/>
              </w:rPr>
              <w:t>Mes</w:t>
            </w:r>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Semana</w:t>
            </w:r>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um</w:t>
            </w:r>
            <w:r w:rsidRPr="00AD176E">
              <w:rPr>
                <w:rFonts w:ascii="Verdana" w:hAnsi="Verdana"/>
                <w:color w:val="000000"/>
                <w:sz w:val="18"/>
                <w:szCs w:val="18"/>
              </w:rPr>
              <w:t>Día</w:t>
            </w:r>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w:t>
            </w:r>
            <w:r>
              <w:rPr>
                <w:rFonts w:ascii="Verdana" w:hAnsi="Verdana"/>
                <w:color w:val="000000"/>
                <w:sz w:val="18"/>
                <w:szCs w:val="18"/>
              </w:rPr>
              <w:t>oveedor</w:t>
            </w:r>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101" w:name="_Ref169244904"/>
      <w:bookmarkStart w:id="102" w:name="_Toc169808225"/>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101"/>
      <w:r w:rsidRPr="00216D11">
        <w:t>: Descripción de las medidas calculadas</w:t>
      </w:r>
      <w:bookmarkEnd w:id="102"/>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 diferencia entre las ventas y compras 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 el mes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w:t>
            </w:r>
            <w:r>
              <w:rPr>
                <w:rFonts w:eastAsia="Arial Narrow" w:cs="Arial"/>
                <w:sz w:val="18"/>
                <w:szCs w:val="18"/>
              </w:rPr>
              <w:t>ategoría</w:t>
            </w:r>
            <w:r>
              <w:rPr>
                <w:rFonts w:eastAsia="Arial Narrow" w:cs="Arial"/>
                <w:sz w:val="18"/>
                <w:szCs w:val="18"/>
              </w:rPr>
              <w:t xml:space="preserve">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xml:space="preserve">Cálculo que indica </w:t>
            </w:r>
            <w:r>
              <w:rPr>
                <w:rFonts w:eastAsia="Arial Narrow" w:cs="Arial"/>
                <w:sz w:val="18"/>
                <w:szCs w:val="18"/>
              </w:rPr>
              <w:t>el estado</w:t>
            </w:r>
            <w:r>
              <w:rPr>
                <w:rFonts w:eastAsia="Arial Narrow" w:cs="Arial"/>
                <w:sz w:val="18"/>
                <w:szCs w:val="18"/>
              </w:rPr>
              <w:t xml:space="preserve">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1">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2"/>
      <w:footerReference w:type="default" r:id="rId43"/>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ED71A8" w14:textId="77777777" w:rsidR="002E61D7" w:rsidRDefault="002E61D7">
      <w:r>
        <w:separator/>
      </w:r>
    </w:p>
  </w:endnote>
  <w:endnote w:type="continuationSeparator" w:id="0">
    <w:p w14:paraId="404CDD38" w14:textId="77777777" w:rsidR="002E61D7" w:rsidRDefault="002E61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353BA9" w14:textId="77777777" w:rsidR="002E61D7" w:rsidRDefault="002E61D7">
      <w:r>
        <w:separator/>
      </w:r>
    </w:p>
  </w:footnote>
  <w:footnote w:type="continuationSeparator" w:id="0">
    <w:p w14:paraId="4AB4CA36" w14:textId="77777777" w:rsidR="002E61D7" w:rsidRDefault="002E61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4"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6"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7"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0"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2"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7"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1"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2"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3"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4"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6"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7"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8"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1"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2"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3"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4"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8"/>
  </w:num>
  <w:num w:numId="4" w16cid:durableId="17438216">
    <w:abstractNumId w:val="91"/>
  </w:num>
  <w:num w:numId="5" w16cid:durableId="1405879163">
    <w:abstractNumId w:val="96"/>
  </w:num>
  <w:num w:numId="6" w16cid:durableId="995571364">
    <w:abstractNumId w:val="111"/>
  </w:num>
  <w:num w:numId="7" w16cid:durableId="356589751">
    <w:abstractNumId w:val="112"/>
  </w:num>
  <w:num w:numId="8" w16cid:durableId="923877603">
    <w:abstractNumId w:val="73"/>
  </w:num>
  <w:num w:numId="9" w16cid:durableId="153378574">
    <w:abstractNumId w:val="20"/>
  </w:num>
  <w:num w:numId="10" w16cid:durableId="2084722298">
    <w:abstractNumId w:val="109"/>
  </w:num>
  <w:num w:numId="11" w16cid:durableId="2071075749">
    <w:abstractNumId w:val="79"/>
  </w:num>
  <w:num w:numId="12" w16cid:durableId="752052092">
    <w:abstractNumId w:val="49"/>
  </w:num>
  <w:num w:numId="13" w16cid:durableId="1192500489">
    <w:abstractNumId w:val="76"/>
  </w:num>
  <w:num w:numId="14" w16cid:durableId="460154469">
    <w:abstractNumId w:val="69"/>
  </w:num>
  <w:num w:numId="15" w16cid:durableId="157769694">
    <w:abstractNumId w:val="95"/>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5"/>
  </w:num>
  <w:num w:numId="22" w16cid:durableId="535235350">
    <w:abstractNumId w:val="31"/>
  </w:num>
  <w:num w:numId="23" w16cid:durableId="1439792193">
    <w:abstractNumId w:val="83"/>
  </w:num>
  <w:num w:numId="24" w16cid:durableId="871459202">
    <w:abstractNumId w:val="19"/>
  </w:num>
  <w:num w:numId="25" w16cid:durableId="1688407974">
    <w:abstractNumId w:val="82"/>
  </w:num>
  <w:num w:numId="26" w16cid:durableId="1853372302">
    <w:abstractNumId w:val="62"/>
  </w:num>
  <w:num w:numId="27" w16cid:durableId="1226184154">
    <w:abstractNumId w:val="114"/>
  </w:num>
  <w:num w:numId="28" w16cid:durableId="438768448">
    <w:abstractNumId w:val="100"/>
  </w:num>
  <w:num w:numId="29" w16cid:durableId="909004795">
    <w:abstractNumId w:val="68"/>
  </w:num>
  <w:num w:numId="30" w16cid:durableId="1504979300">
    <w:abstractNumId w:val="72"/>
  </w:num>
  <w:num w:numId="31" w16cid:durableId="1062367465">
    <w:abstractNumId w:val="92"/>
  </w:num>
  <w:num w:numId="32" w16cid:durableId="2092071698">
    <w:abstractNumId w:val="61"/>
  </w:num>
  <w:num w:numId="33" w16cid:durableId="605044458">
    <w:abstractNumId w:val="89"/>
  </w:num>
  <w:num w:numId="34" w16cid:durableId="744568896">
    <w:abstractNumId w:val="102"/>
  </w:num>
  <w:num w:numId="35" w16cid:durableId="681123373">
    <w:abstractNumId w:val="114"/>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3"/>
  </w:num>
  <w:num w:numId="42" w16cid:durableId="715542588">
    <w:abstractNumId w:val="63"/>
  </w:num>
  <w:num w:numId="43" w16cid:durableId="1045176223">
    <w:abstractNumId w:val="85"/>
  </w:num>
  <w:num w:numId="44" w16cid:durableId="1237977999">
    <w:abstractNumId w:val="34"/>
  </w:num>
  <w:num w:numId="45" w16cid:durableId="839201108">
    <w:abstractNumId w:val="22"/>
  </w:num>
  <w:num w:numId="46" w16cid:durableId="785077055">
    <w:abstractNumId w:val="77"/>
  </w:num>
  <w:num w:numId="47" w16cid:durableId="726998636">
    <w:abstractNumId w:val="53"/>
  </w:num>
  <w:num w:numId="48" w16cid:durableId="1153915739">
    <w:abstractNumId w:val="110"/>
  </w:num>
  <w:num w:numId="49" w16cid:durableId="865487125">
    <w:abstractNumId w:val="103"/>
  </w:num>
  <w:num w:numId="50" w16cid:durableId="39013823">
    <w:abstractNumId w:val="80"/>
  </w:num>
  <w:num w:numId="51" w16cid:durableId="46690760">
    <w:abstractNumId w:val="107"/>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6"/>
  </w:num>
  <w:num w:numId="59" w16cid:durableId="1064914199">
    <w:abstractNumId w:val="84"/>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7"/>
  </w:num>
  <w:num w:numId="65" w16cid:durableId="1362441136">
    <w:abstractNumId w:val="26"/>
  </w:num>
  <w:num w:numId="66" w16cid:durableId="813379184">
    <w:abstractNumId w:val="71"/>
  </w:num>
  <w:num w:numId="67" w16cid:durableId="909775270">
    <w:abstractNumId w:val="75"/>
  </w:num>
  <w:num w:numId="68" w16cid:durableId="1366101608">
    <w:abstractNumId w:val="90"/>
  </w:num>
  <w:num w:numId="69" w16cid:durableId="754471519">
    <w:abstractNumId w:val="86"/>
  </w:num>
  <w:num w:numId="70" w16cid:durableId="185171931">
    <w:abstractNumId w:val="50"/>
    <w:lvlOverride w:ilvl="0">
      <w:lvl w:ilvl="0">
        <w:numFmt w:val="upperLetter"/>
        <w:lvlText w:val="%1."/>
        <w:lvlJc w:val="left"/>
      </w:lvl>
    </w:lvlOverride>
  </w:num>
  <w:num w:numId="71" w16cid:durableId="1229880837">
    <w:abstractNumId w:val="101"/>
  </w:num>
  <w:num w:numId="72" w16cid:durableId="191772561">
    <w:abstractNumId w:val="98"/>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5"/>
  </w:num>
  <w:num w:numId="78" w16cid:durableId="1702433084">
    <w:abstractNumId w:val="51"/>
  </w:num>
  <w:num w:numId="79" w16cid:durableId="1170827832">
    <w:abstractNumId w:val="94"/>
  </w:num>
  <w:num w:numId="80" w16cid:durableId="1348750767">
    <w:abstractNumId w:val="55"/>
  </w:num>
  <w:num w:numId="81" w16cid:durableId="273175816">
    <w:abstractNumId w:val="113"/>
  </w:num>
  <w:num w:numId="82" w16cid:durableId="1972516951">
    <w:abstractNumId w:val="88"/>
  </w:num>
  <w:num w:numId="83" w16cid:durableId="812530478">
    <w:abstractNumId w:val="30"/>
  </w:num>
  <w:num w:numId="84" w16cid:durableId="20523316">
    <w:abstractNumId w:val="97"/>
  </w:num>
  <w:num w:numId="85" w16cid:durableId="336228259">
    <w:abstractNumId w:val="78"/>
  </w:num>
  <w:num w:numId="86" w16cid:durableId="1382637247">
    <w:abstractNumId w:val="9"/>
  </w:num>
  <w:num w:numId="87" w16cid:durableId="874078215">
    <w:abstractNumId w:val="37"/>
  </w:num>
  <w:num w:numId="88" w16cid:durableId="912591392">
    <w:abstractNumId w:val="10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99"/>
  </w:num>
  <w:num w:numId="99" w16cid:durableId="667246324">
    <w:abstractNumId w:val="106"/>
  </w:num>
  <w:num w:numId="100" w16cid:durableId="435290267">
    <w:abstractNumId w:val="118"/>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7"/>
  </w:num>
  <w:num w:numId="106" w16cid:durableId="1917784456">
    <w:abstractNumId w:val="60"/>
  </w:num>
  <w:num w:numId="107" w16cid:durableId="1319387274">
    <w:abstractNumId w:val="45"/>
  </w:num>
  <w:num w:numId="108" w16cid:durableId="905721815">
    <w:abstractNumId w:val="81"/>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4"/>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4"/>
  </w:num>
  <w:num w:numId="128" w16cid:durableId="2111390369">
    <w:abstractNumId w:val="42"/>
  </w:num>
  <w:num w:numId="129" w16cid:durableId="202928355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0E6F"/>
    <w:rsid w:val="00011415"/>
    <w:rsid w:val="000115AF"/>
    <w:rsid w:val="0001195D"/>
    <w:rsid w:val="000122E1"/>
    <w:rsid w:val="00032A68"/>
    <w:rsid w:val="00033337"/>
    <w:rsid w:val="00036438"/>
    <w:rsid w:val="0004441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596E"/>
    <w:rsid w:val="000D0649"/>
    <w:rsid w:val="000D3AE3"/>
    <w:rsid w:val="000E42EC"/>
    <w:rsid w:val="000E4D36"/>
    <w:rsid w:val="000F2ED6"/>
    <w:rsid w:val="0010012A"/>
    <w:rsid w:val="001007AB"/>
    <w:rsid w:val="001015E9"/>
    <w:rsid w:val="00103E52"/>
    <w:rsid w:val="001059FC"/>
    <w:rsid w:val="00114CBB"/>
    <w:rsid w:val="00124AE1"/>
    <w:rsid w:val="001259C5"/>
    <w:rsid w:val="00130102"/>
    <w:rsid w:val="00133403"/>
    <w:rsid w:val="00136868"/>
    <w:rsid w:val="001374E2"/>
    <w:rsid w:val="00141CEE"/>
    <w:rsid w:val="00142A5A"/>
    <w:rsid w:val="0014493B"/>
    <w:rsid w:val="001465D0"/>
    <w:rsid w:val="00164722"/>
    <w:rsid w:val="00171911"/>
    <w:rsid w:val="00175CCC"/>
    <w:rsid w:val="0018207D"/>
    <w:rsid w:val="00182356"/>
    <w:rsid w:val="00187A07"/>
    <w:rsid w:val="001A0188"/>
    <w:rsid w:val="001A0C91"/>
    <w:rsid w:val="001A2E0C"/>
    <w:rsid w:val="001A637C"/>
    <w:rsid w:val="001C5048"/>
    <w:rsid w:val="001C774A"/>
    <w:rsid w:val="001E60AB"/>
    <w:rsid w:val="001F662C"/>
    <w:rsid w:val="00207D32"/>
    <w:rsid w:val="002104B2"/>
    <w:rsid w:val="002159B3"/>
    <w:rsid w:val="00215D68"/>
    <w:rsid w:val="00216D11"/>
    <w:rsid w:val="002219B6"/>
    <w:rsid w:val="002304BE"/>
    <w:rsid w:val="00231031"/>
    <w:rsid w:val="00234554"/>
    <w:rsid w:val="00260734"/>
    <w:rsid w:val="0026685E"/>
    <w:rsid w:val="00276D57"/>
    <w:rsid w:val="00283263"/>
    <w:rsid w:val="00287A79"/>
    <w:rsid w:val="00290A8F"/>
    <w:rsid w:val="00297815"/>
    <w:rsid w:val="002A1284"/>
    <w:rsid w:val="002C004E"/>
    <w:rsid w:val="002C7C41"/>
    <w:rsid w:val="002C7DA8"/>
    <w:rsid w:val="002D1E0F"/>
    <w:rsid w:val="002D2FD1"/>
    <w:rsid w:val="002D40BE"/>
    <w:rsid w:val="002D71C1"/>
    <w:rsid w:val="002E61D7"/>
    <w:rsid w:val="00302A83"/>
    <w:rsid w:val="003037CC"/>
    <w:rsid w:val="00304325"/>
    <w:rsid w:val="00304407"/>
    <w:rsid w:val="00311A12"/>
    <w:rsid w:val="003168CD"/>
    <w:rsid w:val="00326291"/>
    <w:rsid w:val="00346CCD"/>
    <w:rsid w:val="00357432"/>
    <w:rsid w:val="00361BD9"/>
    <w:rsid w:val="00362E8C"/>
    <w:rsid w:val="00371284"/>
    <w:rsid w:val="0037320B"/>
    <w:rsid w:val="00377B0B"/>
    <w:rsid w:val="003879ED"/>
    <w:rsid w:val="00390D2F"/>
    <w:rsid w:val="00391154"/>
    <w:rsid w:val="003A72EA"/>
    <w:rsid w:val="003A7AF5"/>
    <w:rsid w:val="003B3C2B"/>
    <w:rsid w:val="003B76D5"/>
    <w:rsid w:val="003C162E"/>
    <w:rsid w:val="003C2D6A"/>
    <w:rsid w:val="003C7F8D"/>
    <w:rsid w:val="003D29AB"/>
    <w:rsid w:val="003D7AA1"/>
    <w:rsid w:val="003E2DB2"/>
    <w:rsid w:val="003F23D5"/>
    <w:rsid w:val="003F3F73"/>
    <w:rsid w:val="004111AA"/>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6475"/>
    <w:rsid w:val="004B0765"/>
    <w:rsid w:val="004B659F"/>
    <w:rsid w:val="004C40F0"/>
    <w:rsid w:val="004C429B"/>
    <w:rsid w:val="004D0A33"/>
    <w:rsid w:val="004D3332"/>
    <w:rsid w:val="004E4304"/>
    <w:rsid w:val="004E5D72"/>
    <w:rsid w:val="0051174A"/>
    <w:rsid w:val="00514194"/>
    <w:rsid w:val="005179E1"/>
    <w:rsid w:val="00527A62"/>
    <w:rsid w:val="005322E5"/>
    <w:rsid w:val="00533A06"/>
    <w:rsid w:val="0053792E"/>
    <w:rsid w:val="00541793"/>
    <w:rsid w:val="0056259E"/>
    <w:rsid w:val="005663AC"/>
    <w:rsid w:val="00567606"/>
    <w:rsid w:val="00574FAA"/>
    <w:rsid w:val="005802E1"/>
    <w:rsid w:val="00580503"/>
    <w:rsid w:val="00580A78"/>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4C72"/>
    <w:rsid w:val="006344F8"/>
    <w:rsid w:val="006456D8"/>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4EC"/>
    <w:rsid w:val="006B4B6D"/>
    <w:rsid w:val="006C61F3"/>
    <w:rsid w:val="006D4E84"/>
    <w:rsid w:val="006E1574"/>
    <w:rsid w:val="006E5AD6"/>
    <w:rsid w:val="006F0412"/>
    <w:rsid w:val="006F0CE8"/>
    <w:rsid w:val="006F4C4D"/>
    <w:rsid w:val="00713DEA"/>
    <w:rsid w:val="00720D8D"/>
    <w:rsid w:val="007217AF"/>
    <w:rsid w:val="00723506"/>
    <w:rsid w:val="007301F5"/>
    <w:rsid w:val="00733FB9"/>
    <w:rsid w:val="00740924"/>
    <w:rsid w:val="00742605"/>
    <w:rsid w:val="0075417F"/>
    <w:rsid w:val="00761C2A"/>
    <w:rsid w:val="007620CA"/>
    <w:rsid w:val="007659B3"/>
    <w:rsid w:val="007731BD"/>
    <w:rsid w:val="007746AD"/>
    <w:rsid w:val="00780DAC"/>
    <w:rsid w:val="00781E79"/>
    <w:rsid w:val="00784DE6"/>
    <w:rsid w:val="0078685F"/>
    <w:rsid w:val="007A5B7B"/>
    <w:rsid w:val="007B042C"/>
    <w:rsid w:val="007B2CB9"/>
    <w:rsid w:val="007B35DC"/>
    <w:rsid w:val="007C2961"/>
    <w:rsid w:val="007C5C87"/>
    <w:rsid w:val="007D03DB"/>
    <w:rsid w:val="007D1BB8"/>
    <w:rsid w:val="007D7B3F"/>
    <w:rsid w:val="007E1FDB"/>
    <w:rsid w:val="007F5BFE"/>
    <w:rsid w:val="00801E2F"/>
    <w:rsid w:val="008112E2"/>
    <w:rsid w:val="0081340E"/>
    <w:rsid w:val="008258EC"/>
    <w:rsid w:val="00833A7F"/>
    <w:rsid w:val="00836317"/>
    <w:rsid w:val="008363C4"/>
    <w:rsid w:val="00852785"/>
    <w:rsid w:val="008549F5"/>
    <w:rsid w:val="00856703"/>
    <w:rsid w:val="0086272A"/>
    <w:rsid w:val="00864DEF"/>
    <w:rsid w:val="00866AA3"/>
    <w:rsid w:val="00877001"/>
    <w:rsid w:val="00890F78"/>
    <w:rsid w:val="00894397"/>
    <w:rsid w:val="008B1D2F"/>
    <w:rsid w:val="008C4AC6"/>
    <w:rsid w:val="008D3FCE"/>
    <w:rsid w:val="008D4403"/>
    <w:rsid w:val="008D5835"/>
    <w:rsid w:val="008D7A96"/>
    <w:rsid w:val="008E18AE"/>
    <w:rsid w:val="008F3195"/>
    <w:rsid w:val="009223CD"/>
    <w:rsid w:val="00924C1F"/>
    <w:rsid w:val="009257CE"/>
    <w:rsid w:val="00926BB3"/>
    <w:rsid w:val="00933FDD"/>
    <w:rsid w:val="00941F95"/>
    <w:rsid w:val="009559D7"/>
    <w:rsid w:val="00965399"/>
    <w:rsid w:val="00966006"/>
    <w:rsid w:val="009707EC"/>
    <w:rsid w:val="00971209"/>
    <w:rsid w:val="00971C72"/>
    <w:rsid w:val="00976F6B"/>
    <w:rsid w:val="00980421"/>
    <w:rsid w:val="00986145"/>
    <w:rsid w:val="009876A6"/>
    <w:rsid w:val="00994FFF"/>
    <w:rsid w:val="009A116A"/>
    <w:rsid w:val="009A226F"/>
    <w:rsid w:val="009C7BF7"/>
    <w:rsid w:val="009E0428"/>
    <w:rsid w:val="009E0E5B"/>
    <w:rsid w:val="009E10A1"/>
    <w:rsid w:val="009E7727"/>
    <w:rsid w:val="009F449C"/>
    <w:rsid w:val="009F7472"/>
    <w:rsid w:val="009F7C98"/>
    <w:rsid w:val="00A07BCB"/>
    <w:rsid w:val="00A11603"/>
    <w:rsid w:val="00A148A1"/>
    <w:rsid w:val="00A258EF"/>
    <w:rsid w:val="00A34B43"/>
    <w:rsid w:val="00A46940"/>
    <w:rsid w:val="00A46E8C"/>
    <w:rsid w:val="00A50E8D"/>
    <w:rsid w:val="00A52C7E"/>
    <w:rsid w:val="00A629FD"/>
    <w:rsid w:val="00A62DF6"/>
    <w:rsid w:val="00A64CC1"/>
    <w:rsid w:val="00A80D88"/>
    <w:rsid w:val="00A80F9A"/>
    <w:rsid w:val="00A84A2C"/>
    <w:rsid w:val="00A900ED"/>
    <w:rsid w:val="00A939F9"/>
    <w:rsid w:val="00AA1668"/>
    <w:rsid w:val="00AA1A8D"/>
    <w:rsid w:val="00AA4D1E"/>
    <w:rsid w:val="00AB46B5"/>
    <w:rsid w:val="00AB5974"/>
    <w:rsid w:val="00AB61BD"/>
    <w:rsid w:val="00AC0D5F"/>
    <w:rsid w:val="00AC15CA"/>
    <w:rsid w:val="00AC1665"/>
    <w:rsid w:val="00AC3C00"/>
    <w:rsid w:val="00AD033A"/>
    <w:rsid w:val="00AD0833"/>
    <w:rsid w:val="00AD176E"/>
    <w:rsid w:val="00AD253B"/>
    <w:rsid w:val="00AD4B43"/>
    <w:rsid w:val="00AD5DBE"/>
    <w:rsid w:val="00AE11C9"/>
    <w:rsid w:val="00AE36F7"/>
    <w:rsid w:val="00B03358"/>
    <w:rsid w:val="00B07B87"/>
    <w:rsid w:val="00B12C0C"/>
    <w:rsid w:val="00B16CEB"/>
    <w:rsid w:val="00B219D7"/>
    <w:rsid w:val="00B24FF1"/>
    <w:rsid w:val="00B32828"/>
    <w:rsid w:val="00B32BFD"/>
    <w:rsid w:val="00B340C1"/>
    <w:rsid w:val="00B34AA1"/>
    <w:rsid w:val="00B43148"/>
    <w:rsid w:val="00B43D05"/>
    <w:rsid w:val="00B46EB7"/>
    <w:rsid w:val="00B51069"/>
    <w:rsid w:val="00B57A40"/>
    <w:rsid w:val="00B57C97"/>
    <w:rsid w:val="00B62360"/>
    <w:rsid w:val="00B64F7D"/>
    <w:rsid w:val="00B663D5"/>
    <w:rsid w:val="00B722CD"/>
    <w:rsid w:val="00B74EA3"/>
    <w:rsid w:val="00B75CAA"/>
    <w:rsid w:val="00B773AE"/>
    <w:rsid w:val="00B90225"/>
    <w:rsid w:val="00B91E97"/>
    <w:rsid w:val="00B9271D"/>
    <w:rsid w:val="00B95492"/>
    <w:rsid w:val="00BA00C0"/>
    <w:rsid w:val="00BA1DE0"/>
    <w:rsid w:val="00BA62A8"/>
    <w:rsid w:val="00BA7CAF"/>
    <w:rsid w:val="00BB3D6F"/>
    <w:rsid w:val="00BB498A"/>
    <w:rsid w:val="00BB5A4A"/>
    <w:rsid w:val="00BB6911"/>
    <w:rsid w:val="00BC1397"/>
    <w:rsid w:val="00BC3C58"/>
    <w:rsid w:val="00BC53B9"/>
    <w:rsid w:val="00BD2C26"/>
    <w:rsid w:val="00BD36DF"/>
    <w:rsid w:val="00BD5975"/>
    <w:rsid w:val="00BE0DFE"/>
    <w:rsid w:val="00BE7346"/>
    <w:rsid w:val="00BF371A"/>
    <w:rsid w:val="00BF4180"/>
    <w:rsid w:val="00BF54D4"/>
    <w:rsid w:val="00BF63EB"/>
    <w:rsid w:val="00C12421"/>
    <w:rsid w:val="00C156B1"/>
    <w:rsid w:val="00C21190"/>
    <w:rsid w:val="00C334E8"/>
    <w:rsid w:val="00C35173"/>
    <w:rsid w:val="00C41913"/>
    <w:rsid w:val="00C4199E"/>
    <w:rsid w:val="00C43213"/>
    <w:rsid w:val="00C455E4"/>
    <w:rsid w:val="00C45E2C"/>
    <w:rsid w:val="00C50EB0"/>
    <w:rsid w:val="00C606B1"/>
    <w:rsid w:val="00C61FE7"/>
    <w:rsid w:val="00C6401F"/>
    <w:rsid w:val="00C66A72"/>
    <w:rsid w:val="00C71165"/>
    <w:rsid w:val="00C756E7"/>
    <w:rsid w:val="00C76488"/>
    <w:rsid w:val="00C81C7F"/>
    <w:rsid w:val="00C821F9"/>
    <w:rsid w:val="00C84D18"/>
    <w:rsid w:val="00C87F43"/>
    <w:rsid w:val="00C90DCA"/>
    <w:rsid w:val="00C946E2"/>
    <w:rsid w:val="00CA124E"/>
    <w:rsid w:val="00CB7CC6"/>
    <w:rsid w:val="00CD0034"/>
    <w:rsid w:val="00CD2022"/>
    <w:rsid w:val="00CE46F2"/>
    <w:rsid w:val="00CF3E1D"/>
    <w:rsid w:val="00D1195D"/>
    <w:rsid w:val="00D20D90"/>
    <w:rsid w:val="00D25167"/>
    <w:rsid w:val="00D27B58"/>
    <w:rsid w:val="00D3069A"/>
    <w:rsid w:val="00D329BF"/>
    <w:rsid w:val="00D3510A"/>
    <w:rsid w:val="00D50C62"/>
    <w:rsid w:val="00D517F2"/>
    <w:rsid w:val="00D522B0"/>
    <w:rsid w:val="00D60473"/>
    <w:rsid w:val="00D61047"/>
    <w:rsid w:val="00D65600"/>
    <w:rsid w:val="00D7775B"/>
    <w:rsid w:val="00D80930"/>
    <w:rsid w:val="00D84302"/>
    <w:rsid w:val="00D91242"/>
    <w:rsid w:val="00D9438F"/>
    <w:rsid w:val="00DA2AF2"/>
    <w:rsid w:val="00DA7610"/>
    <w:rsid w:val="00DB2E87"/>
    <w:rsid w:val="00DB6524"/>
    <w:rsid w:val="00DC196A"/>
    <w:rsid w:val="00DD01F7"/>
    <w:rsid w:val="00DD0ED6"/>
    <w:rsid w:val="00DD0FB5"/>
    <w:rsid w:val="00DD3142"/>
    <w:rsid w:val="00DD3F20"/>
    <w:rsid w:val="00DD515A"/>
    <w:rsid w:val="00DE4CB7"/>
    <w:rsid w:val="00DF3BE2"/>
    <w:rsid w:val="00E00DAD"/>
    <w:rsid w:val="00E124A8"/>
    <w:rsid w:val="00E12882"/>
    <w:rsid w:val="00E13B9F"/>
    <w:rsid w:val="00E20014"/>
    <w:rsid w:val="00E208BF"/>
    <w:rsid w:val="00E33D7E"/>
    <w:rsid w:val="00E37877"/>
    <w:rsid w:val="00E42AEA"/>
    <w:rsid w:val="00E438C5"/>
    <w:rsid w:val="00E515A8"/>
    <w:rsid w:val="00E52FE0"/>
    <w:rsid w:val="00E53BE8"/>
    <w:rsid w:val="00E608E7"/>
    <w:rsid w:val="00E67AE6"/>
    <w:rsid w:val="00E70B94"/>
    <w:rsid w:val="00E80830"/>
    <w:rsid w:val="00E80CC7"/>
    <w:rsid w:val="00E83E94"/>
    <w:rsid w:val="00E84506"/>
    <w:rsid w:val="00E85596"/>
    <w:rsid w:val="00E8689D"/>
    <w:rsid w:val="00E944BC"/>
    <w:rsid w:val="00EA2C8F"/>
    <w:rsid w:val="00EA5EF7"/>
    <w:rsid w:val="00EB0EAA"/>
    <w:rsid w:val="00EB6F68"/>
    <w:rsid w:val="00EC7BA1"/>
    <w:rsid w:val="00ED3DC2"/>
    <w:rsid w:val="00ED45EE"/>
    <w:rsid w:val="00ED70D9"/>
    <w:rsid w:val="00EE490E"/>
    <w:rsid w:val="00EF2236"/>
    <w:rsid w:val="00EF5BF7"/>
    <w:rsid w:val="00F0157F"/>
    <w:rsid w:val="00F1017D"/>
    <w:rsid w:val="00F10C92"/>
    <w:rsid w:val="00F17476"/>
    <w:rsid w:val="00F17BB6"/>
    <w:rsid w:val="00F26486"/>
    <w:rsid w:val="00F34D74"/>
    <w:rsid w:val="00F370D4"/>
    <w:rsid w:val="00F440C1"/>
    <w:rsid w:val="00F4764A"/>
    <w:rsid w:val="00F5169E"/>
    <w:rsid w:val="00F613D5"/>
    <w:rsid w:val="00F65808"/>
    <w:rsid w:val="00F66775"/>
    <w:rsid w:val="00F67925"/>
    <w:rsid w:val="00F7408C"/>
    <w:rsid w:val="00F82EC9"/>
    <w:rsid w:val="00F9756A"/>
    <w:rsid w:val="00FB0B71"/>
    <w:rsid w:val="00FB5C94"/>
    <w:rsid w:val="00FC18C8"/>
    <w:rsid w:val="00FC2CFB"/>
    <w:rsid w:val="00FC4459"/>
    <w:rsid w:val="00FC66D2"/>
    <w:rsid w:val="00FC7005"/>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footer" Target="footer6.xml"/><Relationship Id="rId34" Type="http://schemas.openxmlformats.org/officeDocument/2006/relationships/image" Target="media/image15.png"/><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hyperlink" Target="https://app.powerbi.com/groups/me/reports/86036cc1-76b8-45ad-af43-5094f6dc8a5b/146ba8e03a100b0a6804?experience=power-bi" TargetMode="Externa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footer" Target="footer8.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20" Type="http://schemas.openxmlformats.org/officeDocument/2006/relationships/footer" Target="footer5.xml"/><Relationship Id="rId41" Type="http://schemas.openxmlformats.org/officeDocument/2006/relationships/image" Target="media/image22.jp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9</TotalTime>
  <Pages>59</Pages>
  <Words>21686</Words>
  <Characters>119277</Characters>
  <Application>Microsoft Office Word</Application>
  <DocSecurity>0</DocSecurity>
  <Lines>993</Lines>
  <Paragraphs>281</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136</cp:revision>
  <cp:lastPrinted>2018-11-28T09:17:00Z</cp:lastPrinted>
  <dcterms:created xsi:type="dcterms:W3CDTF">2024-05-31T17:13:00Z</dcterms:created>
  <dcterms:modified xsi:type="dcterms:W3CDTF">2024-06-2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